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977C26" w14:textId="02C1CA21" w:rsidR="00CD7370" w:rsidRDefault="00B2588A" w:rsidP="00641564">
      <w:pPr>
        <w:pStyle w:val="Heading1"/>
        <w:numPr>
          <w:ilvl w:val="0"/>
          <w:numId w:val="0"/>
        </w:numPr>
      </w:pPr>
      <w:r w:rsidRPr="00101BB0">
        <w:t>Poor</w:t>
      </w:r>
      <w:r w:rsidR="005B3BCB" w:rsidRPr="00101BB0">
        <w:t xml:space="preserve"> appetite is associated with </w:t>
      </w:r>
      <w:r w:rsidR="00233F52">
        <w:t>six</w:t>
      </w:r>
      <w:r w:rsidR="008772CA" w:rsidRPr="00101BB0">
        <w:t xml:space="preserve"> month mortality in hospitalised older </w:t>
      </w:r>
      <w:r w:rsidR="001023E5" w:rsidRPr="00101BB0">
        <w:t>men and women</w:t>
      </w:r>
      <w:r w:rsidR="008772CA" w:rsidRPr="00101BB0">
        <w:t>.</w:t>
      </w:r>
    </w:p>
    <w:p w14:paraId="55F145CB" w14:textId="77777777" w:rsidR="00325D2E" w:rsidRPr="00325D2E" w:rsidRDefault="00325D2E" w:rsidP="00325D2E"/>
    <w:p w14:paraId="416F9E36" w14:textId="4C56EC7A" w:rsidR="00EE5A55" w:rsidRDefault="00EE5A55" w:rsidP="00C039C4">
      <w:r w:rsidRPr="00C039C4">
        <w:t>Natalie J Cox</w:t>
      </w:r>
      <w:r w:rsidR="00101BB0">
        <w:t xml:space="preserve"> </w:t>
      </w:r>
      <w:r w:rsidR="00101BB0" w:rsidRPr="00101BB0">
        <w:rPr>
          <w:vertAlign w:val="superscript"/>
        </w:rPr>
        <w:t>1</w:t>
      </w:r>
      <w:proofErr w:type="gramStart"/>
      <w:r w:rsidR="00101BB0" w:rsidRPr="00101BB0">
        <w:rPr>
          <w:vertAlign w:val="superscript"/>
        </w:rPr>
        <w:t>,2</w:t>
      </w:r>
      <w:proofErr w:type="gramEnd"/>
      <w:r w:rsidRPr="00C039C4">
        <w:t>, Stephen ER Lim</w:t>
      </w:r>
      <w:r w:rsidR="00101BB0">
        <w:rPr>
          <w:vertAlign w:val="superscript"/>
        </w:rPr>
        <w:t>1</w:t>
      </w:r>
      <w:r w:rsidRPr="00C039C4">
        <w:t>, Fiona Howson</w:t>
      </w:r>
      <w:r w:rsidR="00101BB0">
        <w:rPr>
          <w:vertAlign w:val="superscript"/>
        </w:rPr>
        <w:t>3</w:t>
      </w:r>
      <w:r w:rsidRPr="00C039C4">
        <w:t>, Helen Moyses</w:t>
      </w:r>
      <w:r w:rsidR="00101BB0" w:rsidRPr="00101BB0">
        <w:rPr>
          <w:vertAlign w:val="superscript"/>
        </w:rPr>
        <w:t>2</w:t>
      </w:r>
      <w:r w:rsidRPr="00C039C4">
        <w:t xml:space="preserve">, </w:t>
      </w:r>
      <w:proofErr w:type="spellStart"/>
      <w:r w:rsidRPr="00C039C4">
        <w:t>Kinda</w:t>
      </w:r>
      <w:proofErr w:type="spellEnd"/>
      <w:r w:rsidRPr="00C039C4">
        <w:t xml:space="preserve"> Ibrahim</w:t>
      </w:r>
      <w:r w:rsidR="00101BB0">
        <w:rPr>
          <w:vertAlign w:val="superscript"/>
        </w:rPr>
        <w:t>1</w:t>
      </w:r>
      <w:r w:rsidRPr="00C039C4">
        <w:t xml:space="preserve">, </w:t>
      </w:r>
      <w:r w:rsidR="00C713C9">
        <w:t>Avan A Sayer</w:t>
      </w:r>
      <w:r w:rsidR="00243847" w:rsidRPr="00243847">
        <w:rPr>
          <w:vertAlign w:val="superscript"/>
        </w:rPr>
        <w:t>4,5</w:t>
      </w:r>
      <w:r w:rsidR="00C713C9">
        <w:t xml:space="preserve">, </w:t>
      </w:r>
      <w:r w:rsidRPr="00C039C4">
        <w:t>Helen C Roberts</w:t>
      </w:r>
      <w:r w:rsidR="00C713C9">
        <w:rPr>
          <w:vertAlign w:val="superscript"/>
        </w:rPr>
        <w:t>1,2</w:t>
      </w:r>
      <w:r w:rsidR="00243847">
        <w:rPr>
          <w:vertAlign w:val="superscript"/>
        </w:rPr>
        <w:t>,6</w:t>
      </w:r>
      <w:r w:rsidRPr="00C039C4">
        <w:t>, Sian M Robinson</w:t>
      </w:r>
      <w:r w:rsidR="00243847">
        <w:rPr>
          <w:vertAlign w:val="superscript"/>
        </w:rPr>
        <w:t>4,5</w:t>
      </w:r>
      <w:r w:rsidRPr="00C039C4">
        <w:t>.</w:t>
      </w:r>
    </w:p>
    <w:p w14:paraId="504C0BA0" w14:textId="77777777" w:rsidR="00325D2E" w:rsidRDefault="00325D2E" w:rsidP="00C039C4"/>
    <w:p w14:paraId="6BA2E7FC" w14:textId="7B747CEB" w:rsidR="00D635AD" w:rsidRPr="00101BB0" w:rsidRDefault="00D635AD" w:rsidP="00101BB0">
      <w:pPr>
        <w:spacing w:after="0" w:line="240" w:lineRule="auto"/>
        <w:rPr>
          <w:sz w:val="20"/>
        </w:rPr>
      </w:pPr>
      <w:r w:rsidRPr="00101BB0">
        <w:rPr>
          <w:sz w:val="20"/>
        </w:rPr>
        <w:t>1 Academic Geriatric Medicine, Faculty of Medicine, University of Southampton, Tremona Road, Southampton, UK</w:t>
      </w:r>
    </w:p>
    <w:p w14:paraId="6C280414" w14:textId="360DFCDA" w:rsidR="00D635AD" w:rsidRPr="00101BB0" w:rsidRDefault="00D635AD" w:rsidP="00101BB0">
      <w:pPr>
        <w:spacing w:after="0" w:line="240" w:lineRule="auto"/>
        <w:rPr>
          <w:rFonts w:cstheme="minorHAnsi"/>
          <w:sz w:val="20"/>
        </w:rPr>
      </w:pPr>
      <w:r w:rsidRPr="00101BB0">
        <w:rPr>
          <w:sz w:val="20"/>
        </w:rPr>
        <w:t xml:space="preserve">2 </w:t>
      </w:r>
      <w:r w:rsidRPr="00101BB0">
        <w:rPr>
          <w:rFonts w:cstheme="minorHAnsi"/>
          <w:sz w:val="20"/>
        </w:rPr>
        <w:t>NIHR Southampton Biomedical Research Centre, University of Southampton and University Hospital Southampton NHS Foundation Trust, Southampton, UK</w:t>
      </w:r>
    </w:p>
    <w:p w14:paraId="764F4DF4" w14:textId="0C63CBCA" w:rsidR="00D635AD" w:rsidRPr="00243847" w:rsidRDefault="3A13CD04" w:rsidP="3A13CD04">
      <w:pPr>
        <w:spacing w:after="0" w:line="240" w:lineRule="auto"/>
        <w:rPr>
          <w:sz w:val="20"/>
          <w:szCs w:val="20"/>
        </w:rPr>
      </w:pPr>
      <w:r w:rsidRPr="3A13CD04">
        <w:rPr>
          <w:sz w:val="20"/>
          <w:szCs w:val="20"/>
        </w:rPr>
        <w:t>3 Medicine for Older People, University Hospital Southampton NHS Foundation Trust, Southampton, UK</w:t>
      </w:r>
    </w:p>
    <w:p w14:paraId="3B0A22D8" w14:textId="0379F8F3" w:rsidR="00D635AD" w:rsidRPr="00101BB0" w:rsidRDefault="00243847" w:rsidP="00101BB0">
      <w:pPr>
        <w:spacing w:after="0" w:line="240" w:lineRule="auto"/>
        <w:rPr>
          <w:rFonts w:cstheme="minorHAnsi"/>
          <w:sz w:val="20"/>
        </w:rPr>
      </w:pPr>
      <w:r>
        <w:rPr>
          <w:rFonts w:cstheme="minorHAnsi"/>
          <w:sz w:val="20"/>
        </w:rPr>
        <w:t>4</w:t>
      </w:r>
      <w:r w:rsidR="00D635AD" w:rsidRPr="00101BB0">
        <w:rPr>
          <w:rFonts w:cstheme="minorHAnsi"/>
          <w:sz w:val="20"/>
        </w:rPr>
        <w:t xml:space="preserve"> AGE Research Group,</w:t>
      </w:r>
      <w:r w:rsidR="009E7639">
        <w:rPr>
          <w:rFonts w:cstheme="minorHAnsi"/>
          <w:sz w:val="20"/>
        </w:rPr>
        <w:t xml:space="preserve"> Translational and Clinical Research Institute,</w:t>
      </w:r>
      <w:r w:rsidR="00D635AD" w:rsidRPr="00101BB0">
        <w:rPr>
          <w:rFonts w:cstheme="minorHAnsi"/>
          <w:sz w:val="20"/>
        </w:rPr>
        <w:t xml:space="preserve"> Newcastle University, Newcastle upon Tyne, UK</w:t>
      </w:r>
    </w:p>
    <w:p w14:paraId="6C8C5D6D" w14:textId="6A1DB419" w:rsidR="00D635AD" w:rsidRDefault="00243847" w:rsidP="00101BB0">
      <w:pPr>
        <w:spacing w:after="0" w:line="240" w:lineRule="auto"/>
        <w:rPr>
          <w:rFonts w:cstheme="minorHAnsi"/>
          <w:sz w:val="20"/>
        </w:rPr>
      </w:pPr>
      <w:r>
        <w:rPr>
          <w:rFonts w:cstheme="minorHAnsi"/>
          <w:sz w:val="20"/>
        </w:rPr>
        <w:t>5</w:t>
      </w:r>
      <w:r w:rsidR="00D635AD" w:rsidRPr="00101BB0">
        <w:rPr>
          <w:rFonts w:cstheme="minorHAnsi"/>
          <w:sz w:val="20"/>
        </w:rPr>
        <w:t xml:space="preserve"> NIHR Newcastle Biomedical Research Centre, Newcastle upon Tyne Hospitals NHS Foundation Trust and Newcastle University, Newcastle upon Tyne, UK</w:t>
      </w:r>
    </w:p>
    <w:p w14:paraId="4FAC523D" w14:textId="54B0C0FB" w:rsidR="00C713C9" w:rsidRDefault="00243847" w:rsidP="00101BB0">
      <w:pPr>
        <w:spacing w:after="0" w:line="240" w:lineRule="auto"/>
        <w:rPr>
          <w:rFonts w:cstheme="minorHAnsi"/>
          <w:sz w:val="20"/>
        </w:rPr>
      </w:pPr>
      <w:r>
        <w:rPr>
          <w:rFonts w:cstheme="minorHAnsi"/>
          <w:sz w:val="20"/>
        </w:rPr>
        <w:t>6</w:t>
      </w:r>
      <w:r w:rsidR="00C713C9">
        <w:rPr>
          <w:rFonts w:cstheme="minorHAnsi"/>
          <w:sz w:val="20"/>
        </w:rPr>
        <w:t xml:space="preserve"> </w:t>
      </w:r>
      <w:r w:rsidR="00C713C9" w:rsidRPr="00101BB0">
        <w:rPr>
          <w:rFonts w:cstheme="minorHAnsi"/>
          <w:sz w:val="20"/>
        </w:rPr>
        <w:t xml:space="preserve">NIHR Applied </w:t>
      </w:r>
      <w:r w:rsidR="00C713C9">
        <w:rPr>
          <w:rFonts w:cstheme="minorHAnsi"/>
          <w:sz w:val="20"/>
        </w:rPr>
        <w:t>Research Collaborative</w:t>
      </w:r>
      <w:r w:rsidR="006221EB">
        <w:rPr>
          <w:rFonts w:cstheme="minorHAnsi"/>
          <w:sz w:val="20"/>
        </w:rPr>
        <w:t xml:space="preserve"> (ARC)</w:t>
      </w:r>
      <w:r w:rsidR="00C713C9" w:rsidRPr="00101BB0">
        <w:rPr>
          <w:rFonts w:cstheme="minorHAnsi"/>
          <w:sz w:val="20"/>
        </w:rPr>
        <w:t xml:space="preserve"> Wessex, University of Southampton, Southampton, UK</w:t>
      </w:r>
    </w:p>
    <w:p w14:paraId="587406AC" w14:textId="7630E04E" w:rsidR="00325D2E" w:rsidRDefault="00325D2E">
      <w:pPr>
        <w:rPr>
          <w:rFonts w:cstheme="minorHAnsi"/>
          <w:sz w:val="20"/>
        </w:rPr>
      </w:pPr>
      <w:r>
        <w:rPr>
          <w:rFonts w:cstheme="minorHAnsi"/>
          <w:sz w:val="20"/>
        </w:rPr>
        <w:br w:type="page"/>
      </w:r>
    </w:p>
    <w:p w14:paraId="087314D8" w14:textId="39F2A099" w:rsidR="00101BB0" w:rsidRDefault="00101BB0" w:rsidP="00E3752B">
      <w:pPr>
        <w:pStyle w:val="Heading2"/>
        <w:numPr>
          <w:ilvl w:val="0"/>
          <w:numId w:val="0"/>
        </w:numPr>
        <w:spacing w:line="360" w:lineRule="auto"/>
      </w:pPr>
      <w:r>
        <w:lastRenderedPageBreak/>
        <w:t>Abstract</w:t>
      </w:r>
    </w:p>
    <w:p w14:paraId="4B65FCD8" w14:textId="271C3384" w:rsidR="001A609F" w:rsidRDefault="001A609F" w:rsidP="00826A7C">
      <w:pPr>
        <w:pStyle w:val="Heading3"/>
        <w:numPr>
          <w:ilvl w:val="0"/>
          <w:numId w:val="0"/>
        </w:numPr>
        <w:spacing w:line="360" w:lineRule="auto"/>
      </w:pPr>
      <w:r>
        <w:t>Objectives</w:t>
      </w:r>
    </w:p>
    <w:p w14:paraId="7FF1196E" w14:textId="4E686E6C" w:rsidR="001A609F" w:rsidRPr="001A609F" w:rsidRDefault="3A13CD04" w:rsidP="00826A7C">
      <w:pPr>
        <w:spacing w:line="360" w:lineRule="auto"/>
      </w:pPr>
      <w:r>
        <w:t>Appetite loss is common in hospitalised older individuals but not routinely assessed. Poor appetite in hospital has previously been identified as predictive of greater mortality in the six months following discharge in a single study of female patients. The present study aimed to assess this association in a larger sample including both hospitalised men and women.</w:t>
      </w:r>
    </w:p>
    <w:p w14:paraId="238D8556" w14:textId="0F6BC779" w:rsidR="001A609F" w:rsidRDefault="000A3676" w:rsidP="00826A7C">
      <w:pPr>
        <w:pStyle w:val="Heading3"/>
        <w:numPr>
          <w:ilvl w:val="0"/>
          <w:numId w:val="0"/>
        </w:numPr>
        <w:spacing w:line="360" w:lineRule="auto"/>
      </w:pPr>
      <w:r>
        <w:t xml:space="preserve">Design </w:t>
      </w:r>
    </w:p>
    <w:p w14:paraId="34D032B7" w14:textId="2E662437" w:rsidR="001A609F" w:rsidRPr="001A609F" w:rsidRDefault="001A609F" w:rsidP="00826A7C">
      <w:pPr>
        <w:spacing w:line="360" w:lineRule="auto"/>
      </w:pPr>
      <w:r>
        <w:t xml:space="preserve">Longitudinal observational study with </w:t>
      </w:r>
      <w:r w:rsidR="00D325D0">
        <w:t>six month follow up</w:t>
      </w:r>
      <w:r>
        <w:t>.</w:t>
      </w:r>
    </w:p>
    <w:p w14:paraId="6F0C3867" w14:textId="21E62591" w:rsidR="001A609F" w:rsidRDefault="000A3676" w:rsidP="00826A7C">
      <w:pPr>
        <w:pStyle w:val="Heading3"/>
        <w:numPr>
          <w:ilvl w:val="0"/>
          <w:numId w:val="0"/>
        </w:numPr>
        <w:spacing w:line="360" w:lineRule="auto"/>
      </w:pPr>
      <w:r>
        <w:t xml:space="preserve">Setting </w:t>
      </w:r>
    </w:p>
    <w:p w14:paraId="153BF509" w14:textId="573869A8" w:rsidR="001A609F" w:rsidRPr="001A609F" w:rsidRDefault="00D325D0" w:rsidP="00826A7C">
      <w:pPr>
        <w:spacing w:line="360" w:lineRule="auto"/>
      </w:pPr>
      <w:r>
        <w:t>Acute hospital wards in a single large hospital in England.</w:t>
      </w:r>
    </w:p>
    <w:p w14:paraId="240F02FB" w14:textId="2A3A3CBB" w:rsidR="001A609F" w:rsidRDefault="000A3676" w:rsidP="00826A7C">
      <w:pPr>
        <w:pStyle w:val="Heading3"/>
        <w:numPr>
          <w:ilvl w:val="0"/>
          <w:numId w:val="0"/>
        </w:numPr>
        <w:spacing w:line="360" w:lineRule="auto"/>
      </w:pPr>
      <w:r>
        <w:t>Pa</w:t>
      </w:r>
      <w:r w:rsidR="00641564">
        <w:t>rticipants</w:t>
      </w:r>
      <w:r>
        <w:t xml:space="preserve"> </w:t>
      </w:r>
    </w:p>
    <w:p w14:paraId="17389E97" w14:textId="559A8CAA" w:rsidR="00D325D0" w:rsidRPr="00D325D0" w:rsidRDefault="005752ED" w:rsidP="00826A7C">
      <w:pPr>
        <w:spacing w:line="360" w:lineRule="auto"/>
      </w:pPr>
      <w:r>
        <w:t>Older inpatients</w:t>
      </w:r>
      <w:r w:rsidR="00D325D0">
        <w:t xml:space="preserve"> aged over 70 years</w:t>
      </w:r>
      <w:r w:rsidR="003D7AC3">
        <w:t>.</w:t>
      </w:r>
    </w:p>
    <w:p w14:paraId="7689554F" w14:textId="53805373" w:rsidR="00D325D0" w:rsidRDefault="001A609F" w:rsidP="00826A7C">
      <w:pPr>
        <w:pStyle w:val="Heading3"/>
        <w:numPr>
          <w:ilvl w:val="0"/>
          <w:numId w:val="0"/>
        </w:numPr>
        <w:spacing w:line="360" w:lineRule="auto"/>
      </w:pPr>
      <w:r>
        <w:t>Measurements</w:t>
      </w:r>
    </w:p>
    <w:p w14:paraId="7D0E56EA" w14:textId="71593A6F" w:rsidR="00D325D0" w:rsidRPr="00D325D0" w:rsidRDefault="00675765" w:rsidP="00826A7C">
      <w:pPr>
        <w:spacing w:line="360" w:lineRule="auto"/>
      </w:pPr>
      <w:r>
        <w:t>A</w:t>
      </w:r>
      <w:r w:rsidR="00D325D0">
        <w:t>ppetite was assessed using the Simplified Nutritiona</w:t>
      </w:r>
      <w:r w:rsidR="00803E46">
        <w:t>l Appetite Questionnaire (SNAQ)</w:t>
      </w:r>
      <w:r w:rsidR="00D325D0">
        <w:t xml:space="preserve"> </w:t>
      </w:r>
      <w:r w:rsidR="00810459">
        <w:t>during</w:t>
      </w:r>
      <w:r w:rsidR="00803E46" w:rsidRPr="006221EB">
        <w:rPr>
          <w:highlight w:val="yellow"/>
        </w:rPr>
        <w:t xml:space="preserve"> </w:t>
      </w:r>
      <w:r w:rsidR="00803E46" w:rsidRPr="00810459">
        <w:t>hospital</w:t>
      </w:r>
      <w:r w:rsidR="00D325D0" w:rsidRPr="00810459">
        <w:t xml:space="preserve"> </w:t>
      </w:r>
      <w:r w:rsidR="00810459">
        <w:t>stay</w:t>
      </w:r>
      <w:r w:rsidR="00D325D0">
        <w:t>. Death</w:t>
      </w:r>
      <w:r w:rsidR="00803E46">
        <w:t xml:space="preserve">s </w:t>
      </w:r>
      <w:r w:rsidR="008E060F">
        <w:t xml:space="preserve">during </w:t>
      </w:r>
      <w:r w:rsidR="00803E46">
        <w:t>six month follow</w:t>
      </w:r>
      <w:r w:rsidR="008E060F">
        <w:t>-</w:t>
      </w:r>
      <w:r w:rsidR="00803E46">
        <w:t>up</w:t>
      </w:r>
      <w:r w:rsidR="008E060F">
        <w:t xml:space="preserve"> period</w:t>
      </w:r>
      <w:r w:rsidR="00803E46">
        <w:t xml:space="preserve"> were</w:t>
      </w:r>
      <w:r w:rsidR="00D325D0">
        <w:t xml:space="preserve"> recorded. </w:t>
      </w:r>
      <w:r>
        <w:t xml:space="preserve">Association between SNAQ score during </w:t>
      </w:r>
      <w:r w:rsidR="00803E46">
        <w:t xml:space="preserve">hospital admission and death </w:t>
      </w:r>
      <w:r>
        <w:t>6 months post</w:t>
      </w:r>
      <w:r w:rsidR="008E060F">
        <w:t>-</w:t>
      </w:r>
      <w:r>
        <w:t>discharge was assessed using binary logistic regression in unadjusted and adjusted analysis.</w:t>
      </w:r>
    </w:p>
    <w:p w14:paraId="100DAA1E" w14:textId="55C511C2" w:rsidR="001A609F" w:rsidRDefault="000A3676" w:rsidP="00826A7C">
      <w:pPr>
        <w:pStyle w:val="Heading3"/>
        <w:numPr>
          <w:ilvl w:val="0"/>
          <w:numId w:val="0"/>
        </w:numPr>
        <w:spacing w:line="360" w:lineRule="auto"/>
      </w:pPr>
      <w:r>
        <w:t xml:space="preserve">Results </w:t>
      </w:r>
    </w:p>
    <w:p w14:paraId="044715CC" w14:textId="58417405" w:rsidR="00675765" w:rsidRPr="00675765" w:rsidRDefault="00675765" w:rsidP="00826A7C">
      <w:pPr>
        <w:spacing w:line="360" w:lineRule="auto"/>
      </w:pPr>
      <w:r>
        <w:t>296 participants (43% female</w:t>
      </w:r>
      <w:r w:rsidR="006221EB">
        <w:t xml:space="preserve">, mean age </w:t>
      </w:r>
      <w:r w:rsidR="006221EB">
        <w:rPr>
          <w:rFonts w:cstheme="minorHAnsi"/>
        </w:rPr>
        <w:t>83 years (SD 6.9)</w:t>
      </w:r>
      <w:r>
        <w:t>)</w:t>
      </w:r>
      <w:r w:rsidR="00F9516C">
        <w:t xml:space="preserve"> were included </w:t>
      </w:r>
      <w:r w:rsidR="00C67A3A">
        <w:t>in this study</w:t>
      </w:r>
      <w:r>
        <w:t>. Prevalence of poor appetite (</w:t>
      </w:r>
      <w:r w:rsidR="00C713C9">
        <w:t>SNAQ score &lt;14) was 41</w:t>
      </w:r>
      <w:r>
        <w:t>%.</w:t>
      </w:r>
      <w:r w:rsidR="00207D9C">
        <w:t xml:space="preserve"> In unadjusted analysis a SNAQ score of &lt;14 was associated with a 2.47 increase in odds of mortality at six months (OR 2.47 (95% CI 1.27</w:t>
      </w:r>
      <w:proofErr w:type="gramStart"/>
      <w:r w:rsidR="00207D9C">
        <w:t>,4.82</w:t>
      </w:r>
      <w:proofErr w:type="gramEnd"/>
      <w:r w:rsidR="00207D9C">
        <w:t>)</w:t>
      </w:r>
      <w:r w:rsidR="00DC5F17">
        <w:t>)</w:t>
      </w:r>
      <w:r w:rsidR="00207D9C">
        <w:t>. This association remained after adjusting for</w:t>
      </w:r>
      <w:r w:rsidR="00207D9C">
        <w:rPr>
          <w:rFonts w:cstheme="minorHAnsi"/>
        </w:rPr>
        <w:t xml:space="preserve"> number of comorbidities (</w:t>
      </w:r>
      <w:r w:rsidR="00207D9C" w:rsidRPr="00767162">
        <w:rPr>
          <w:rFonts w:cstheme="minorHAnsi"/>
        </w:rPr>
        <w:t>Charlson</w:t>
      </w:r>
      <w:r w:rsidR="00207D9C">
        <w:rPr>
          <w:rFonts w:cstheme="minorHAnsi"/>
        </w:rPr>
        <w:t xml:space="preserve"> index)</w:t>
      </w:r>
      <w:r w:rsidR="00207D9C" w:rsidRPr="00767162">
        <w:rPr>
          <w:rFonts w:cstheme="minorHAnsi"/>
        </w:rPr>
        <w:t>, length of stay and gender</w:t>
      </w:r>
      <w:r w:rsidR="00207D9C">
        <w:t xml:space="preserve"> (OR 2.62 (95% CI</w:t>
      </w:r>
      <w:r w:rsidR="00673127">
        <w:t xml:space="preserve"> 1.30, 5.27)</w:t>
      </w:r>
      <w:r w:rsidR="00207D9C">
        <w:t>)</w:t>
      </w:r>
      <w:r w:rsidR="00A5077A">
        <w:t>.</w:t>
      </w:r>
      <w:r>
        <w:t xml:space="preserve"> </w:t>
      </w:r>
      <w:r w:rsidR="00826A7C" w:rsidRPr="00767162">
        <w:rPr>
          <w:rFonts w:cstheme="minorHAnsi"/>
        </w:rPr>
        <w:t>In unadjusted</w:t>
      </w:r>
      <w:r w:rsidR="00D06F80">
        <w:rPr>
          <w:rFonts w:cstheme="minorHAnsi"/>
        </w:rPr>
        <w:t xml:space="preserve"> continuous</w:t>
      </w:r>
      <w:r w:rsidR="00826A7C" w:rsidRPr="00767162">
        <w:rPr>
          <w:rFonts w:cstheme="minorHAnsi"/>
        </w:rPr>
        <w:t xml:space="preserve"> </w:t>
      </w:r>
      <w:r w:rsidR="00826A7C">
        <w:rPr>
          <w:rFonts w:cstheme="minorHAnsi"/>
        </w:rPr>
        <w:t>analysis</w:t>
      </w:r>
      <w:r w:rsidR="00673127">
        <w:rPr>
          <w:rFonts w:cstheme="minorHAnsi"/>
        </w:rPr>
        <w:t>,</w:t>
      </w:r>
      <w:r w:rsidR="00826A7C">
        <w:rPr>
          <w:rFonts w:cstheme="minorHAnsi"/>
        </w:rPr>
        <w:t xml:space="preserve"> </w:t>
      </w:r>
      <w:r w:rsidR="00207D9C">
        <w:rPr>
          <w:rFonts w:cstheme="minorHAnsi"/>
        </w:rPr>
        <w:t>every one point decrease in SNAQ score led to a 1.20 fold increase in odds of mortality</w:t>
      </w:r>
      <w:r w:rsidR="00826A7C" w:rsidRPr="00767162">
        <w:rPr>
          <w:rFonts w:cstheme="minorHAnsi"/>
        </w:rPr>
        <w:t xml:space="preserve"> at six months</w:t>
      </w:r>
      <w:r w:rsidR="00826A7C">
        <w:rPr>
          <w:rFonts w:cstheme="minorHAnsi"/>
        </w:rPr>
        <w:t xml:space="preserve"> (OR 1.2</w:t>
      </w:r>
      <w:r w:rsidR="00DC5F17">
        <w:rPr>
          <w:rFonts w:cstheme="minorHAnsi"/>
        </w:rPr>
        <w:t>0</w:t>
      </w:r>
      <w:r w:rsidR="00826A7C">
        <w:rPr>
          <w:rFonts w:cstheme="minorHAnsi"/>
        </w:rPr>
        <w:t xml:space="preserve"> </w:t>
      </w:r>
      <w:r w:rsidR="00DC5F17">
        <w:rPr>
          <w:rFonts w:cstheme="minorHAnsi"/>
        </w:rPr>
        <w:t>(</w:t>
      </w:r>
      <w:r w:rsidR="008E060F">
        <w:rPr>
          <w:rFonts w:cstheme="minorHAnsi"/>
        </w:rPr>
        <w:t xml:space="preserve">95% </w:t>
      </w:r>
      <w:r w:rsidR="00826A7C">
        <w:rPr>
          <w:rFonts w:cstheme="minorHAnsi"/>
        </w:rPr>
        <w:t>CI 1.06-1.36</w:t>
      </w:r>
      <w:r w:rsidR="00DC5F17">
        <w:rPr>
          <w:rFonts w:cstheme="minorHAnsi"/>
        </w:rPr>
        <w:t>)</w:t>
      </w:r>
      <w:r w:rsidR="00826A7C">
        <w:rPr>
          <w:rFonts w:cstheme="minorHAnsi"/>
        </w:rPr>
        <w:t xml:space="preserve">). This association remained </w:t>
      </w:r>
      <w:r w:rsidR="00207D9C">
        <w:rPr>
          <w:rFonts w:cstheme="minorHAnsi"/>
        </w:rPr>
        <w:t>in adjusted analysis</w:t>
      </w:r>
      <w:r w:rsidR="00826A7C">
        <w:rPr>
          <w:rFonts w:cstheme="minorHAnsi"/>
        </w:rPr>
        <w:t xml:space="preserve"> (OR 1.22</w:t>
      </w:r>
      <w:r w:rsidR="00DC5F17">
        <w:rPr>
          <w:rFonts w:cstheme="minorHAnsi"/>
        </w:rPr>
        <w:t xml:space="preserve"> (</w:t>
      </w:r>
      <w:r w:rsidR="008E060F">
        <w:rPr>
          <w:rFonts w:cstheme="minorHAnsi"/>
        </w:rPr>
        <w:t xml:space="preserve">95% </w:t>
      </w:r>
      <w:r w:rsidR="00826A7C">
        <w:rPr>
          <w:rFonts w:cstheme="minorHAnsi"/>
        </w:rPr>
        <w:t>CI 1.07-1.39</w:t>
      </w:r>
      <w:r w:rsidR="00DC5F17">
        <w:rPr>
          <w:rFonts w:cstheme="minorHAnsi"/>
        </w:rPr>
        <w:t>)</w:t>
      </w:r>
      <w:r w:rsidR="00826A7C">
        <w:rPr>
          <w:rFonts w:cstheme="minorHAnsi"/>
        </w:rPr>
        <w:t xml:space="preserve">). </w:t>
      </w:r>
    </w:p>
    <w:p w14:paraId="57C8F170" w14:textId="7743F3B2" w:rsidR="00641564" w:rsidRDefault="000A3676" w:rsidP="00826A7C">
      <w:pPr>
        <w:pStyle w:val="Heading3"/>
        <w:numPr>
          <w:ilvl w:val="0"/>
          <w:numId w:val="0"/>
        </w:numPr>
        <w:spacing w:line="360" w:lineRule="auto"/>
      </w:pPr>
      <w:r>
        <w:t xml:space="preserve">Conclusion </w:t>
      </w:r>
    </w:p>
    <w:p w14:paraId="6B165FAE" w14:textId="04A85413" w:rsidR="00826A7C" w:rsidRDefault="3A13CD04" w:rsidP="00826A7C">
      <w:pPr>
        <w:spacing w:line="360" w:lineRule="auto"/>
      </w:pPr>
      <w:r>
        <w:t>Poor appetite is common in hospitalised older people. We have confirmed the association, previously reported</w:t>
      </w:r>
      <w:r w:rsidR="001C3BC8">
        <w:t xml:space="preserve"> in older women</w:t>
      </w:r>
      <w:r>
        <w:t>, between poor appetite during hospital stay and greater mortality at six months post-discharge but in a larger study including older men and women. Further research is needed to understand the mechanisms of poor appetite, which lead to increased mortality</w:t>
      </w:r>
      <w:r w:rsidR="00836B25">
        <w:t>.</w:t>
      </w:r>
    </w:p>
    <w:p w14:paraId="01455579" w14:textId="5BECB156" w:rsidR="000A3676" w:rsidRDefault="000A3676" w:rsidP="00E3752B">
      <w:pPr>
        <w:spacing w:line="360" w:lineRule="auto"/>
      </w:pPr>
    </w:p>
    <w:p w14:paraId="6FE5683F" w14:textId="6AE9A8B9" w:rsidR="00641564" w:rsidRDefault="00641564" w:rsidP="00641564">
      <w:pPr>
        <w:pStyle w:val="Heading2"/>
        <w:numPr>
          <w:ilvl w:val="0"/>
          <w:numId w:val="0"/>
        </w:numPr>
      </w:pPr>
      <w:r>
        <w:lastRenderedPageBreak/>
        <w:t>Key Words</w:t>
      </w:r>
    </w:p>
    <w:p w14:paraId="75DCD929" w14:textId="6CA11E06" w:rsidR="000A3676" w:rsidRDefault="00826A7C" w:rsidP="00E3752B">
      <w:pPr>
        <w:spacing w:line="360" w:lineRule="auto"/>
      </w:pPr>
      <w:r>
        <w:t xml:space="preserve">Appetite, Older people, Mortality, Nutrition, Hospitalised </w:t>
      </w:r>
    </w:p>
    <w:p w14:paraId="7C09C0D7" w14:textId="77777777" w:rsidR="00DA6192" w:rsidRDefault="00DA6192" w:rsidP="00E3752B">
      <w:pPr>
        <w:spacing w:line="360" w:lineRule="auto"/>
      </w:pPr>
    </w:p>
    <w:p w14:paraId="35F18A63" w14:textId="7D24D101" w:rsidR="00EE5A55" w:rsidRDefault="00EE5A55" w:rsidP="00E3752B">
      <w:pPr>
        <w:pStyle w:val="Heading2"/>
        <w:numPr>
          <w:ilvl w:val="0"/>
          <w:numId w:val="0"/>
        </w:numPr>
        <w:spacing w:line="360" w:lineRule="auto"/>
      </w:pPr>
      <w:r>
        <w:t>Introduction</w:t>
      </w:r>
    </w:p>
    <w:p w14:paraId="2931967B" w14:textId="4210698B" w:rsidR="001023E5" w:rsidRPr="00665926" w:rsidRDefault="00665926" w:rsidP="3A13CD04">
      <w:pPr>
        <w:autoSpaceDE w:val="0"/>
        <w:autoSpaceDN w:val="0"/>
        <w:adjustRightInd w:val="0"/>
        <w:spacing w:after="0" w:line="360" w:lineRule="auto"/>
      </w:pPr>
      <w:r w:rsidRPr="3A13CD04">
        <w:t xml:space="preserve">Appetite loss amongst older individuals is common. Often </w:t>
      </w:r>
      <w:r w:rsidR="00FB4CA6" w:rsidRPr="3A13CD04">
        <w:t xml:space="preserve">this is </w:t>
      </w:r>
      <w:r w:rsidRPr="3A13CD04">
        <w:t>related to medical conditions and their treatment</w:t>
      </w:r>
      <w:r w:rsidR="00A619BB" w:rsidRPr="3A13CD04">
        <w:t>,</w:t>
      </w:r>
      <w:r w:rsidRPr="3A13CD04">
        <w:t xml:space="preserve"> but </w:t>
      </w:r>
      <w:r w:rsidR="0079559B" w:rsidRPr="3A13CD04">
        <w:t xml:space="preserve">can </w:t>
      </w:r>
      <w:r w:rsidR="00F05262" w:rsidRPr="3A13CD04">
        <w:t xml:space="preserve">also </w:t>
      </w:r>
      <w:r w:rsidR="0079559B" w:rsidRPr="3A13CD04">
        <w:t xml:space="preserve">be </w:t>
      </w:r>
      <w:r w:rsidR="00F05262" w:rsidRPr="3A13CD04">
        <w:t xml:space="preserve">as a result of multifactorial </w:t>
      </w:r>
      <w:r w:rsidR="004A7E8B">
        <w:t xml:space="preserve">age-related </w:t>
      </w:r>
      <w:r w:rsidR="0079559B" w:rsidRPr="3A13CD04">
        <w:t>effects</w:t>
      </w:r>
      <w:r w:rsidR="00F05262" w:rsidRPr="3A13CD04">
        <w:t xml:space="preserve"> </w:t>
      </w:r>
      <w:r w:rsidR="00F05262" w:rsidRPr="3A13CD04">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E3752B" w:rsidRPr="3A13CD04">
        <w:instrText xml:space="preserve"> ADDIN EN.CITE </w:instrText>
      </w:r>
      <w:r w:rsidR="00E3752B" w:rsidRPr="3A13CD04">
        <w:fldChar w:fldCharType="begin">
          <w:fldData xml:space="preserve">PEVuZE5vdGU+PENpdGU+PEF1dGhvcj5Db3g8L0F1dGhvcj48WWVhcj4yMDIwPC9ZZWFyPjxSZWNO
dW0+ODg0PC9SZWNOdW0+PERpc3BsYXlUZXh0Plsx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E3752B" w:rsidRPr="3A13CD04">
        <w:instrText xml:space="preserve"> ADDIN EN.CITE.DATA </w:instrText>
      </w:r>
      <w:r w:rsidR="00E3752B" w:rsidRPr="3A13CD04">
        <w:fldChar w:fldCharType="end"/>
      </w:r>
      <w:r w:rsidR="00F05262" w:rsidRPr="3A13CD04">
        <w:fldChar w:fldCharType="separate"/>
      </w:r>
      <w:r w:rsidR="00F05262" w:rsidRPr="3A13CD04">
        <w:rPr>
          <w:noProof/>
        </w:rPr>
        <w:t>[1]</w:t>
      </w:r>
      <w:r w:rsidR="00F05262" w:rsidRPr="3A13CD04">
        <w:fldChar w:fldCharType="end"/>
      </w:r>
      <w:r w:rsidR="00E63672" w:rsidRPr="3A13CD04">
        <w:t>:</w:t>
      </w:r>
      <w:r w:rsidR="00F05262" w:rsidRPr="3A13CD04">
        <w:t xml:space="preserve"> </w:t>
      </w:r>
      <w:r w:rsidRPr="3A13CD04">
        <w:t xml:space="preserve">the anorexia of ageing </w:t>
      </w:r>
      <w:r w:rsidR="00450CD6" w:rsidRPr="3A13CD04">
        <w:fldChar w:fldCharType="begin"/>
      </w:r>
      <w:r w:rsidR="00F05262" w:rsidRPr="3A13CD04">
        <w:instrText xml:space="preserve"> ADDIN EN.CITE &lt;EndNote&gt;&lt;Cite&gt;&lt;Author&gt;Morley&lt;/Author&gt;&lt;Year&gt;1988&lt;/Year&gt;&lt;RecNum&gt;428&lt;/RecNum&gt;&lt;DisplayText&gt;[2]&lt;/DisplayText&gt;&lt;record&gt;&lt;rec-number&gt;428&lt;/rec-number&gt;&lt;foreign-keys&gt;&lt;key app="EN" db-id="wdewa0rsb2apxtedsx6vsfd2xsawaxxzef9d" timestamp="1536136557"&gt;428&lt;/key&gt;&lt;/foreign-keys&gt;&lt;ref-type name="Journal Article"&gt;17&lt;/ref-type&gt;&lt;contributors&gt;&lt;authors&gt;&lt;author&gt;Morley, J. E.&lt;/author&gt;&lt;author&gt;Silver, A. J.&lt;/author&gt;&lt;/authors&gt;&lt;/contributors&gt;&lt;auth-address&gt;Geriatric Research, Education and Clinical Center, Sepulveda VA Medical Center, CA 91343.&lt;/auth-address&gt;&lt;titles&gt;&lt;title&gt;Anorexia in the elderly&lt;/title&gt;&lt;secondary-title&gt;Neurobiology of Aging&lt;/secondary-title&gt;&lt;/titles&gt;&lt;periodical&gt;&lt;full-title&gt;Neurobiology of Aging&lt;/full-title&gt;&lt;/periodical&gt;&lt;pages&gt;9-16&lt;/pages&gt;&lt;volume&gt;9&lt;/volume&gt;&lt;number&gt;1&lt;/number&gt;&lt;edition&gt;1988/01/01&lt;/edition&gt;&lt;keywords&gt;&lt;keyword&gt;Aged&lt;/keyword&gt;&lt;keyword&gt;Aging/*physiology&lt;/keyword&gt;&lt;keyword&gt;Animals&lt;/keyword&gt;&lt;keyword&gt;Anorexia/*etiology&lt;/keyword&gt;&lt;keyword&gt;Body Weight&lt;/keyword&gt;&lt;keyword&gt;Eating&lt;/keyword&gt;&lt;keyword&gt;Endorphins/physiology&lt;/keyword&gt;&lt;keyword&gt;Feeding and Eating Disorders/*etiology&lt;/keyword&gt;&lt;keyword&gt;Food&lt;/keyword&gt;&lt;keyword&gt;Humans&lt;/keyword&gt;&lt;keyword&gt;Mental Disorders/complications&lt;/keyword&gt;&lt;keyword&gt;Neurotransmitter Agents/physiology&lt;/keyword&gt;&lt;keyword&gt;Satiation/physiology&lt;/keyword&gt;&lt;keyword&gt;Taste/physiology&lt;/keyword&gt;&lt;/keywords&gt;&lt;dates&gt;&lt;year&gt;1988&lt;/year&gt;&lt;pub-dates&gt;&lt;date&gt;Jan-Feb&lt;/date&gt;&lt;/pub-dates&gt;&lt;/dates&gt;&lt;isbn&gt;0197-4580 (Print)&amp;#xD;0197-4580 (Linking)&lt;/isbn&gt;&lt;accession-num&gt;2898107&lt;/accession-num&gt;&lt;urls&gt;&lt;related-urls&gt;&lt;url&gt;https://www.ncbi.nlm.nih.gov/pubmed/2898107&lt;/url&gt;&lt;/related-urls&gt;&lt;/urls&gt;&lt;/record&gt;&lt;/Cite&gt;&lt;/EndNote&gt;</w:instrText>
      </w:r>
      <w:r w:rsidR="00450CD6" w:rsidRPr="3A13CD04">
        <w:fldChar w:fldCharType="separate"/>
      </w:r>
      <w:r w:rsidR="00F05262" w:rsidRPr="3A13CD04">
        <w:rPr>
          <w:noProof/>
        </w:rPr>
        <w:t>[2]</w:t>
      </w:r>
      <w:r w:rsidR="00450CD6" w:rsidRPr="3A13CD04">
        <w:fldChar w:fldCharType="end"/>
      </w:r>
      <w:r w:rsidR="00450CD6" w:rsidRPr="3A13CD04">
        <w:t xml:space="preserve">. </w:t>
      </w:r>
      <w:r w:rsidR="00FB4CA6" w:rsidRPr="3A13CD04">
        <w:t>The anorexia of ageing has been identified as a key dete</w:t>
      </w:r>
      <w:r w:rsidR="00E63672" w:rsidRPr="3A13CD04">
        <w:t>rminant of frailty, sarcopenia</w:t>
      </w:r>
      <w:r w:rsidR="00FB4CA6" w:rsidRPr="3A13CD04">
        <w:t xml:space="preserve"> </w:t>
      </w:r>
      <w:r w:rsidR="00E63672" w:rsidRPr="3A13CD04">
        <w:t xml:space="preserve">and </w:t>
      </w:r>
      <w:r w:rsidR="00FB4CA6" w:rsidRPr="3A13CD04">
        <w:t xml:space="preserve">disability </w:t>
      </w:r>
      <w:r w:rsidR="001A609F" w:rsidRPr="3A13CD04">
        <w:t xml:space="preserve">but remains under recognised </w:t>
      </w:r>
      <w:r w:rsidR="00FB4CA6" w:rsidRPr="3A13CD04">
        <w:fldChar w:fldCharType="begin">
          <w:fldData xml:space="preserve">PEVuZE5vdGU+PENpdGU+PEF1dGhvcj5Nb3JsZXk8L0F1dGhvcj48WWVhcj4yMDEyPC9ZZWFyPjxS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=
</w:fldData>
        </w:fldChar>
      </w:r>
      <w:r w:rsidR="00F05262" w:rsidRPr="3A13CD04">
        <w:instrText xml:space="preserve"> ADDIN EN.CITE </w:instrText>
      </w:r>
      <w:r w:rsidR="00F05262" w:rsidRPr="3A13CD04">
        <w:fldChar w:fldCharType="begin">
          <w:fldData xml:space="preserve">PEVuZE5vdGU+PENpdGU+PEF1dGhvcj5Nb3JsZXk8L0F1dGhvcj48WWVhcj4yMDEyPC9ZZWFyPjxS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=
</w:fldData>
        </w:fldChar>
      </w:r>
      <w:r w:rsidR="00F05262" w:rsidRPr="3A13CD04">
        <w:instrText xml:space="preserve"> ADDIN EN.CITE.DATA </w:instrText>
      </w:r>
      <w:r w:rsidR="00F05262" w:rsidRPr="3A13CD04">
        <w:fldChar w:fldCharType="end"/>
      </w:r>
      <w:r w:rsidR="00FB4CA6" w:rsidRPr="3A13CD04">
        <w:fldChar w:fldCharType="separate"/>
      </w:r>
      <w:r w:rsidR="00F05262" w:rsidRPr="3A13CD04">
        <w:rPr>
          <w:noProof/>
        </w:rPr>
        <w:t>[3, 4]</w:t>
      </w:r>
      <w:r w:rsidR="00FB4CA6" w:rsidRPr="3A13CD04">
        <w:fldChar w:fldCharType="end"/>
      </w:r>
      <w:r w:rsidR="00FB4CA6" w:rsidRPr="3A13CD04">
        <w:t xml:space="preserve">. </w:t>
      </w:r>
      <w:r w:rsidR="00E63672" w:rsidRPr="3A13CD04">
        <w:t>A</w:t>
      </w:r>
      <w:r w:rsidR="00E3184B" w:rsidRPr="3A13CD04">
        <w:t xml:space="preserve">ppetite loss </w:t>
      </w:r>
      <w:r w:rsidR="00A40540">
        <w:t>has been</w:t>
      </w:r>
      <w:r w:rsidR="00246FD2" w:rsidRPr="3A13CD04">
        <w:t xml:space="preserve"> </w:t>
      </w:r>
      <w:r w:rsidR="3A13CD04" w:rsidRPr="3A13CD04">
        <w:t>shown to be</w:t>
      </w:r>
      <w:r w:rsidR="00E63672" w:rsidRPr="3A13CD04">
        <w:t xml:space="preserve"> present in</w:t>
      </w:r>
      <w:r w:rsidR="00E3184B" w:rsidRPr="3A13CD04">
        <w:t xml:space="preserve"> over</w:t>
      </w:r>
      <w:r w:rsidRPr="3A13CD04">
        <w:t xml:space="preserve"> 20% </w:t>
      </w:r>
      <w:r w:rsidR="3A13CD04" w:rsidRPr="3A13CD04">
        <w:t xml:space="preserve">of </w:t>
      </w:r>
      <w:r w:rsidRPr="3A13CD04">
        <w:t>community dwelling older people</w:t>
      </w:r>
      <w:r w:rsidR="00E3184B" w:rsidRPr="3A13CD04">
        <w:t xml:space="preserve"> </w:t>
      </w:r>
      <w:r w:rsidR="00E3184B" w:rsidRPr="3A13CD04">
        <w:fldChar w:fldCharType="begin">
          <w:fldData xml:space="preserve">PEVuZE5vdGU+PENpdGU+PEF1dGhvcj5IdW5nPC9BdXRob3I+PFllYXI+MjAxOTwvWWVhcj48UmVj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</w:fldData>
        </w:fldChar>
      </w:r>
      <w:r w:rsidR="00F05262" w:rsidRPr="3A13CD04">
        <w:instrText xml:space="preserve"> ADDIN EN.CITE </w:instrText>
      </w:r>
      <w:r w:rsidR="00F05262" w:rsidRPr="3A13CD04">
        <w:fldChar w:fldCharType="begin">
          <w:fldData xml:space="preserve">PEVuZE5vdGU+PENpdGU+PEF1dGhvcj5IdW5nPC9BdXRob3I+PFllYXI+MjAxOTwvWWVhcj48UmVj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</w:fldData>
        </w:fldChar>
      </w:r>
      <w:r w:rsidR="00F05262" w:rsidRPr="3A13CD04">
        <w:instrText xml:space="preserve"> ADDIN EN.CITE.DATA </w:instrText>
      </w:r>
      <w:r w:rsidR="00F05262" w:rsidRPr="3A13CD04">
        <w:fldChar w:fldCharType="end"/>
      </w:r>
      <w:r w:rsidR="00E3184B" w:rsidRPr="3A13CD04">
        <w:fldChar w:fldCharType="separate"/>
      </w:r>
      <w:r w:rsidR="00F05262" w:rsidRPr="3A13CD04">
        <w:rPr>
          <w:noProof/>
        </w:rPr>
        <w:t>[5, 6]</w:t>
      </w:r>
      <w:r w:rsidR="00E3184B" w:rsidRPr="3A13CD04">
        <w:fldChar w:fldCharType="end"/>
      </w:r>
      <w:r w:rsidR="00F0663C">
        <w:t xml:space="preserve">, </w:t>
      </w:r>
      <w:r w:rsidR="00246FD2" w:rsidRPr="3A13CD04">
        <w:t>rising in</w:t>
      </w:r>
      <w:r w:rsidR="00E3184B" w:rsidRPr="3A13CD04">
        <w:t xml:space="preserve"> acute care with estimates </w:t>
      </w:r>
      <w:r w:rsidR="00257B30" w:rsidRPr="3A13CD04">
        <w:t xml:space="preserve">ranging between </w:t>
      </w:r>
      <w:r w:rsidR="00E3184B" w:rsidRPr="3A13CD04">
        <w:t>30</w:t>
      </w:r>
      <w:r w:rsidR="00257B30" w:rsidRPr="3A13CD04">
        <w:t>%</w:t>
      </w:r>
      <w:r w:rsidR="00E3184B" w:rsidRPr="3A13CD04">
        <w:t xml:space="preserve"> </w:t>
      </w:r>
      <w:r w:rsidR="00257B30" w:rsidRPr="3A13CD04">
        <w:t xml:space="preserve">and 60% </w:t>
      </w:r>
      <w:r w:rsidR="00257B30" w:rsidRPr="3A13CD04">
        <w:fldChar w:fldCharType="begin">
          <w:fldData xml:space="preserve">PEVuZE5vdGU+PENpdGU+PEF1dGhvcj5Eb25pbmk8L0F1dGhvcj48WWVhcj4yMDA4PC9ZZWFyPjxS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zIwLTU8L3BhZ2VzPjx2b2x1bWU+MzA8L3ZvbHVtZT48bnVt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hcmxpZW5lIHZh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m91cm5hbCBvZiBOdXRyaXRpb24gSGVhbHRoIGFuZCBB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L3BlcmlvZGlj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292aWRzcC5vdmlkLmNvbS9vdmlkd2ViLmNnaT9UPUpTJmFtcDtDU0M9WSZh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5262" w:rsidRPr="3A13CD04">
        <w:instrText xml:space="preserve"> ADDIN EN.CITE </w:instrText>
      </w:r>
      <w:r w:rsidR="00F05262" w:rsidRPr="3A13CD04">
        <w:fldChar w:fldCharType="begin">
          <w:fldData xml:space="preserve">PEVuZE5vdGU+PENpdGU+PEF1dGhvcj5Eb25pbmk8L0F1dGhvcj48WWVhcj4yMDA4PC9ZZWFyPjxS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zIwLTU8L3BhZ2VzPjx2b2x1bWU+MzA8L3ZvbHVtZT48bnVt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hcmxpZW5lIHZh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m91cm5hbCBvZiBOdXRyaXRpb24gSGVhbHRoIGFuZCBB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L3BlcmlvZGlj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292aWRzcC5vdmlkLmNvbS9vdmlkd2ViLmNnaT9UPUpTJmFtcDtDU0M9WSZh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5262" w:rsidRPr="3A13CD04">
        <w:instrText xml:space="preserve"> ADDIN EN.CITE.DATA </w:instrText>
      </w:r>
      <w:r w:rsidR="00F05262" w:rsidRPr="3A13CD04">
        <w:fldChar w:fldCharType="end"/>
      </w:r>
      <w:r w:rsidR="00257B30" w:rsidRPr="3A13CD04">
        <w:fldChar w:fldCharType="separate"/>
      </w:r>
      <w:r w:rsidR="00F05262" w:rsidRPr="3A13CD04">
        <w:rPr>
          <w:noProof/>
        </w:rPr>
        <w:t>[7-12]</w:t>
      </w:r>
      <w:r w:rsidR="00257B30" w:rsidRPr="3A13CD04">
        <w:fldChar w:fldCharType="end"/>
      </w:r>
      <w:r w:rsidR="00E3184B" w:rsidRPr="3A13CD04">
        <w:t xml:space="preserve">. </w:t>
      </w:r>
      <w:r w:rsidR="00FB4CA6" w:rsidRPr="3A13CD04">
        <w:t>Older individuals with p</w:t>
      </w:r>
      <w:r w:rsidRPr="3A13CD04">
        <w:t xml:space="preserve">oor appetite during hospital admission </w:t>
      </w:r>
      <w:r w:rsidR="00155A92" w:rsidRPr="3A13CD04">
        <w:t>have greater rates of</w:t>
      </w:r>
      <w:r w:rsidRPr="3A13CD04">
        <w:t xml:space="preserve"> </w:t>
      </w:r>
      <w:r w:rsidR="001023E5" w:rsidRPr="3A13CD04">
        <w:t>nosocomial infection</w:t>
      </w:r>
      <w:r w:rsidR="001D6A6B" w:rsidRPr="3A13CD04">
        <w:t xml:space="preserve"> and</w:t>
      </w:r>
      <w:r w:rsidR="000F70FF" w:rsidRPr="3A13CD04">
        <w:t xml:space="preserve"> </w:t>
      </w:r>
      <w:r w:rsidR="00155A92" w:rsidRPr="3A13CD04">
        <w:t xml:space="preserve">an </w:t>
      </w:r>
      <w:r w:rsidR="001D6A6B" w:rsidRPr="3A13CD04">
        <w:t>altered eating pattern</w:t>
      </w:r>
      <w:r w:rsidRPr="3A13CD04">
        <w:t>,</w:t>
      </w:r>
      <w:r w:rsidR="001D6A6B" w:rsidRPr="3A13CD04">
        <w:t xml:space="preserve"> particularly </w:t>
      </w:r>
      <w:r w:rsidR="00803E46" w:rsidRPr="3A13CD04">
        <w:t>with a</w:t>
      </w:r>
      <w:r w:rsidR="00155A92" w:rsidRPr="3A13CD04">
        <w:t xml:space="preserve"> reduction in</w:t>
      </w:r>
      <w:r w:rsidR="001D6A6B" w:rsidRPr="3A13CD04">
        <w:t xml:space="preserve"> dietary protein</w:t>
      </w:r>
      <w:r w:rsidRPr="3A13CD04">
        <w:t xml:space="preserve"> intake</w:t>
      </w:r>
      <w:r w:rsidR="001023E5" w:rsidRPr="3A13CD04">
        <w:t xml:space="preserve"> </w:t>
      </w:r>
      <w:r w:rsidR="00E3184B" w:rsidRPr="3A13CD04">
        <w:fldChar w:fldCharType="begin">
          <w:fldData xml:space="preserve">PEVuZE5vdGU+PENpdGU+PEF1dGhvcj5Eb25pbmk8L0F1dGhvcj48WWVhcj4yMDA4PC9ZZWFyPjxS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</w:fldData>
        </w:fldChar>
      </w:r>
      <w:r w:rsidR="00324911" w:rsidRPr="3A13CD04">
        <w:instrText xml:space="preserve"> ADDIN EN.CITE </w:instrText>
      </w:r>
      <w:r w:rsidR="00324911" w:rsidRPr="3A13CD04">
        <w:fldChar w:fldCharType="begin">
          <w:fldData xml:space="preserve">PEVuZE5vdGU+PENpdGU+PEF1dGhvcj5Eb25pbmk8L0F1dGhvcj48WWVhcj4yMDA4PC9ZZWFyPjxS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</w:fldData>
        </w:fldChar>
      </w:r>
      <w:r w:rsidR="00324911" w:rsidRPr="3A13CD04">
        <w:instrText xml:space="preserve"> ADDIN EN.CITE.DATA </w:instrText>
      </w:r>
      <w:r w:rsidR="00324911" w:rsidRPr="3A13CD04">
        <w:fldChar w:fldCharType="end"/>
      </w:r>
      <w:r w:rsidR="00E3184B" w:rsidRPr="3A13CD04">
        <w:fldChar w:fldCharType="separate"/>
      </w:r>
      <w:r w:rsidR="00324911" w:rsidRPr="3A13CD04">
        <w:rPr>
          <w:noProof/>
        </w:rPr>
        <w:t>[7, 10]</w:t>
      </w:r>
      <w:r w:rsidR="00E3184B" w:rsidRPr="3A13CD04">
        <w:fldChar w:fldCharType="end"/>
      </w:r>
      <w:r w:rsidR="001D6A6B" w:rsidRPr="3A13CD04">
        <w:t>.</w:t>
      </w:r>
      <w:r w:rsidRPr="3A13CD04">
        <w:t xml:space="preserve"> There is also evidence of functional impact</w:t>
      </w:r>
      <w:r w:rsidR="00E3184B" w:rsidRPr="3A13CD04">
        <w:t xml:space="preserve"> post</w:t>
      </w:r>
      <w:r w:rsidR="00A619BB" w:rsidRPr="3A13CD04">
        <w:t>-</w:t>
      </w:r>
      <w:r w:rsidR="00E3184B" w:rsidRPr="3A13CD04">
        <w:t>hospital discharge</w:t>
      </w:r>
      <w:r w:rsidR="00F16C43" w:rsidRPr="3A13CD04">
        <w:t>,</w:t>
      </w:r>
      <w:r w:rsidR="00E3184B" w:rsidRPr="3A13CD04">
        <w:t xml:space="preserve"> </w:t>
      </w:r>
      <w:r w:rsidR="00257B30" w:rsidRPr="3A13CD04">
        <w:t>such as reduction in</w:t>
      </w:r>
      <w:r w:rsidRPr="3A13CD04">
        <w:t xml:space="preserve"> muscle strength</w:t>
      </w:r>
      <w:r w:rsidR="00E3184B" w:rsidRPr="3A13CD04">
        <w:t xml:space="preserve"> </w:t>
      </w:r>
      <w:r w:rsidR="00E3184B" w:rsidRPr="3A13CD04">
        <w:fldChar w:fldCharType="begin">
          <w:fldData xml:space="preserve">PEVuZE5vdGU+PENpdGU+PEF1dGhvcj5DYXJsaWVuZSB2YW48L0F1dGhvcj48WWVhcj4yMDE5PC9Z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</w:fldData>
        </w:fldChar>
      </w:r>
      <w:r w:rsidR="00F05262" w:rsidRPr="3A13CD04">
        <w:instrText xml:space="preserve"> ADDIN EN.CITE </w:instrText>
      </w:r>
      <w:r w:rsidR="00F05262" w:rsidRPr="3A13CD04">
        <w:fldChar w:fldCharType="begin">
          <w:fldData xml:space="preserve">PEVuZE5vdGU+PENpdGU+PEF1dGhvcj5DYXJsaWVuZSB2YW48L0F1dGhvcj48WWVhcj4yMDE5PC9Z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</w:fldData>
        </w:fldChar>
      </w:r>
      <w:r w:rsidR="00F05262" w:rsidRPr="3A13CD04">
        <w:instrText xml:space="preserve"> ADDIN EN.CITE.DATA </w:instrText>
      </w:r>
      <w:r w:rsidR="00F05262" w:rsidRPr="3A13CD04">
        <w:fldChar w:fldCharType="end"/>
      </w:r>
      <w:r w:rsidR="00E3184B" w:rsidRPr="3A13CD04">
        <w:fldChar w:fldCharType="separate"/>
      </w:r>
      <w:r w:rsidR="00F05262" w:rsidRPr="3A13CD04">
        <w:rPr>
          <w:noProof/>
        </w:rPr>
        <w:t>[9]</w:t>
      </w:r>
      <w:r w:rsidR="00E3184B" w:rsidRPr="3A13CD04">
        <w:fldChar w:fldCharType="end"/>
      </w:r>
      <w:r w:rsidR="001C3BC8">
        <w:t>, w</w:t>
      </w:r>
      <w:r w:rsidRPr="3A13CD04">
        <w:t>hich may reflect lower dietary protein intake</w:t>
      </w:r>
      <w:r w:rsidR="00836B25">
        <w:t>.</w:t>
      </w:r>
    </w:p>
    <w:p w14:paraId="1D6A09FD" w14:textId="25862453" w:rsidR="00665926" w:rsidRDefault="00665926" w:rsidP="00E3752B">
      <w:pPr>
        <w:autoSpaceDE w:val="0"/>
        <w:autoSpaceDN w:val="0"/>
        <w:adjustRightInd w:val="0"/>
        <w:spacing w:after="0" w:line="360" w:lineRule="auto"/>
        <w:rPr>
          <w:rFonts w:cstheme="minorHAnsi"/>
        </w:rPr>
      </w:pPr>
    </w:p>
    <w:p w14:paraId="1C97A658" w14:textId="111BDCD1" w:rsidR="00990703" w:rsidRDefault="00665926" w:rsidP="3A13CD04">
      <w:pPr>
        <w:autoSpaceDE w:val="0"/>
        <w:autoSpaceDN w:val="0"/>
        <w:adjustRightInd w:val="0"/>
        <w:spacing w:after="0" w:line="360" w:lineRule="auto"/>
      </w:pPr>
      <w:r w:rsidRPr="3A13CD04">
        <w:t xml:space="preserve">We have previously reported findings from a </w:t>
      </w:r>
      <w:r w:rsidR="001431EF" w:rsidRPr="3A13CD04">
        <w:t>longitudinal study</w:t>
      </w:r>
      <w:r w:rsidRPr="3A13CD04">
        <w:t xml:space="preserve"> </w:t>
      </w:r>
      <w:r w:rsidR="00787FE6" w:rsidRPr="3A13CD04">
        <w:t>that</w:t>
      </w:r>
      <w:r w:rsidRPr="3A13CD04">
        <w:t xml:space="preserve"> </w:t>
      </w:r>
      <w:r w:rsidR="00A619BB" w:rsidRPr="3A13CD04">
        <w:t xml:space="preserve">poor </w:t>
      </w:r>
      <w:r w:rsidRPr="3A13CD04">
        <w:t xml:space="preserve">appetite </w:t>
      </w:r>
      <w:r w:rsidR="006221EB" w:rsidRPr="3A13CD04">
        <w:t>in</w:t>
      </w:r>
      <w:r w:rsidR="00836B25">
        <w:t xml:space="preserve"> 179 </w:t>
      </w:r>
      <w:r w:rsidR="006221EB" w:rsidRPr="3A13CD04">
        <w:t xml:space="preserve">hospitalised older women </w:t>
      </w:r>
      <w:r w:rsidR="00A619BB" w:rsidRPr="3A13CD04">
        <w:t>was</w:t>
      </w:r>
      <w:r w:rsidR="00155A92" w:rsidRPr="3A13CD04">
        <w:t xml:space="preserve"> </w:t>
      </w:r>
      <w:r w:rsidR="00EE5A55" w:rsidRPr="3A13CD04">
        <w:t xml:space="preserve">predictive of </w:t>
      </w:r>
      <w:r w:rsidR="008F7C26" w:rsidRPr="3A13CD04">
        <w:t xml:space="preserve">mortality </w:t>
      </w:r>
      <w:r w:rsidR="3A13CD04" w:rsidRPr="3A13CD04">
        <w:t>over</w:t>
      </w:r>
      <w:r w:rsidR="00EE5A55" w:rsidRPr="3A13CD04">
        <w:t xml:space="preserve"> six months</w:t>
      </w:r>
      <w:r w:rsidR="00787FE6" w:rsidRPr="3A13CD04">
        <w:t xml:space="preserve"> </w:t>
      </w:r>
      <w:r w:rsidR="00787FE6"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 </w:instrText>
      </w:r>
      <w:r w:rsidR="00F05262"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DATA </w:instrText>
      </w:r>
      <w:r w:rsidR="00F05262" w:rsidRPr="3A13CD04">
        <w:fldChar w:fldCharType="end"/>
      </w:r>
      <w:r w:rsidR="00787FE6" w:rsidRPr="3A13CD04">
        <w:fldChar w:fldCharType="separate"/>
      </w:r>
      <w:r w:rsidR="00F05262" w:rsidRPr="3A13CD04">
        <w:rPr>
          <w:noProof/>
        </w:rPr>
        <w:t>[10]</w:t>
      </w:r>
      <w:r w:rsidR="00787FE6" w:rsidRPr="3A13CD04">
        <w:fldChar w:fldCharType="end"/>
      </w:r>
      <w:r w:rsidRPr="3A13CD04">
        <w:t xml:space="preserve">. Appetite was assessed using the Simplified Nutritional Appetite </w:t>
      </w:r>
      <w:r w:rsidR="004521A7" w:rsidRPr="3A13CD04">
        <w:t>Questionnaire (SNAQ)</w:t>
      </w:r>
      <w:r w:rsidR="00787FE6" w:rsidRPr="3A13CD04">
        <w:t xml:space="preserve"> </w:t>
      </w:r>
      <w:r w:rsidR="00787FE6" w:rsidRPr="3A13CD04">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F05262" w:rsidRPr="3A13CD04">
        <w:instrText xml:space="preserve"> ADDIN EN.CITE </w:instrText>
      </w:r>
      <w:r w:rsidR="00F05262" w:rsidRPr="3A13CD04">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F05262" w:rsidRPr="3A13CD04">
        <w:instrText xml:space="preserve"> ADDIN EN.CITE.DATA </w:instrText>
      </w:r>
      <w:r w:rsidR="00F05262" w:rsidRPr="3A13CD04">
        <w:fldChar w:fldCharType="end"/>
      </w:r>
      <w:r w:rsidR="00787FE6" w:rsidRPr="3A13CD04">
        <w:fldChar w:fldCharType="separate"/>
      </w:r>
      <w:r w:rsidR="00F05262" w:rsidRPr="3A13CD04">
        <w:rPr>
          <w:noProof/>
        </w:rPr>
        <w:t>[13]</w:t>
      </w:r>
      <w:r w:rsidR="00787FE6" w:rsidRPr="3A13CD04">
        <w:fldChar w:fldCharType="end"/>
      </w:r>
      <w:r w:rsidR="00691983" w:rsidRPr="3A13CD04">
        <w:t xml:space="preserve">. </w:t>
      </w:r>
      <w:r w:rsidR="00787FE6" w:rsidRPr="3A13CD04">
        <w:t>A SNAQ score of &lt;14 (indicative of poor appetite) was associated with over twice as many deat</w:t>
      </w:r>
      <w:r w:rsidR="00803E46" w:rsidRPr="3A13CD04">
        <w:t xml:space="preserve">hs </w:t>
      </w:r>
      <w:r w:rsidR="00A619BB" w:rsidRPr="3A13CD04">
        <w:t xml:space="preserve">in the </w:t>
      </w:r>
      <w:r w:rsidR="00691983" w:rsidRPr="3A13CD04">
        <w:t>six mont</w:t>
      </w:r>
      <w:r w:rsidR="00787FE6" w:rsidRPr="3A13CD04">
        <w:t>h</w:t>
      </w:r>
      <w:r w:rsidR="00A619BB" w:rsidRPr="3A13CD04">
        <w:t xml:space="preserve"> period</w:t>
      </w:r>
      <w:r w:rsidR="00787FE6" w:rsidRPr="3A13CD04">
        <w:t xml:space="preserve"> post hospital discharge </w:t>
      </w:r>
      <w:r w:rsidR="00787FE6"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 </w:instrText>
      </w:r>
      <w:r w:rsidR="00F05262"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DATA </w:instrText>
      </w:r>
      <w:r w:rsidR="00F05262" w:rsidRPr="3A13CD04">
        <w:fldChar w:fldCharType="end"/>
      </w:r>
      <w:r w:rsidR="00787FE6" w:rsidRPr="3A13CD04">
        <w:fldChar w:fldCharType="separate"/>
      </w:r>
      <w:r w:rsidR="00F05262" w:rsidRPr="3A13CD04">
        <w:rPr>
          <w:noProof/>
        </w:rPr>
        <w:t>[10]</w:t>
      </w:r>
      <w:r w:rsidR="00787FE6" w:rsidRPr="3A13CD04">
        <w:fldChar w:fldCharType="end"/>
      </w:r>
      <w:r w:rsidR="00787FE6" w:rsidRPr="3A13CD04">
        <w:t>. However, the</w:t>
      </w:r>
      <w:r w:rsidR="00691983" w:rsidRPr="3A13CD04">
        <w:t xml:space="preserve"> findings of this single study were limited by an all-female population and small sample size. </w:t>
      </w:r>
      <w:r w:rsidR="001023E5" w:rsidRPr="3A13CD04">
        <w:t>In</w:t>
      </w:r>
      <w:r w:rsidR="00B22EA7" w:rsidRPr="3A13CD04">
        <w:t xml:space="preserve"> </w:t>
      </w:r>
      <w:r w:rsidR="00A619BB" w:rsidRPr="3A13CD04">
        <w:t>the present study we address these limitations;</w:t>
      </w:r>
      <w:r w:rsidR="00B22EA7" w:rsidRPr="3A13CD04">
        <w:t xml:space="preserve"> we report</w:t>
      </w:r>
      <w:r w:rsidR="004521A7" w:rsidRPr="3A13CD04">
        <w:t xml:space="preserve"> on</w:t>
      </w:r>
      <w:r w:rsidR="001023E5" w:rsidRPr="3A13CD04">
        <w:t xml:space="preserve"> the association </w:t>
      </w:r>
      <w:r w:rsidR="00A619BB" w:rsidRPr="3A13CD04">
        <w:t xml:space="preserve">between </w:t>
      </w:r>
      <w:r w:rsidR="00591887" w:rsidRPr="3A13CD04">
        <w:t xml:space="preserve">poor </w:t>
      </w:r>
      <w:r w:rsidR="00787FE6" w:rsidRPr="3A13CD04">
        <w:t xml:space="preserve">appetite </w:t>
      </w:r>
      <w:r w:rsidR="006E7C0C" w:rsidRPr="3A13CD04">
        <w:t xml:space="preserve">in hospitalised older people </w:t>
      </w:r>
      <w:r w:rsidR="00246FD2" w:rsidRPr="3A13CD04">
        <w:t>and</w:t>
      </w:r>
      <w:r w:rsidR="001023E5" w:rsidRPr="3A13CD04">
        <w:t xml:space="preserve"> mortality</w:t>
      </w:r>
      <w:r w:rsidR="00691983" w:rsidRPr="3A13CD04">
        <w:t xml:space="preserve"> at six months post hospital discharge in </w:t>
      </w:r>
      <w:r w:rsidR="001023E5" w:rsidRPr="3A13CD04">
        <w:t>a la</w:t>
      </w:r>
      <w:r w:rsidR="00CB29E2" w:rsidRPr="3A13CD04">
        <w:t>r</w:t>
      </w:r>
      <w:r w:rsidR="001023E5" w:rsidRPr="3A13CD04">
        <w:t xml:space="preserve">ger </w:t>
      </w:r>
      <w:r w:rsidR="00482E8B" w:rsidRPr="3A13CD04">
        <w:t>sample that</w:t>
      </w:r>
      <w:r w:rsidR="00A619BB" w:rsidRPr="3A13CD04">
        <w:t xml:space="preserve"> </w:t>
      </w:r>
      <w:r w:rsidR="00691983" w:rsidRPr="3A13CD04">
        <w:t>includ</w:t>
      </w:r>
      <w:r w:rsidR="00A619BB" w:rsidRPr="3A13CD04">
        <w:t>ed</w:t>
      </w:r>
      <w:r w:rsidR="001023E5" w:rsidRPr="3A13CD04">
        <w:t xml:space="preserve"> both men and women.</w:t>
      </w:r>
    </w:p>
    <w:p w14:paraId="1C49F016" w14:textId="77777777" w:rsidR="00325D2E" w:rsidRDefault="00325D2E" w:rsidP="00E3752B">
      <w:pPr>
        <w:autoSpaceDE w:val="0"/>
        <w:autoSpaceDN w:val="0"/>
        <w:adjustRightInd w:val="0"/>
        <w:spacing w:after="0" w:line="360" w:lineRule="auto"/>
        <w:rPr>
          <w:rFonts w:cstheme="minorHAnsi"/>
        </w:rPr>
      </w:pPr>
    </w:p>
    <w:p w14:paraId="00D54694" w14:textId="6C545EC1" w:rsidR="00EE5A55" w:rsidRDefault="00EE5A55" w:rsidP="00E3752B">
      <w:pPr>
        <w:pStyle w:val="Heading2"/>
        <w:numPr>
          <w:ilvl w:val="0"/>
          <w:numId w:val="0"/>
        </w:numPr>
        <w:spacing w:line="360" w:lineRule="auto"/>
      </w:pPr>
      <w:r>
        <w:t>Methods</w:t>
      </w:r>
    </w:p>
    <w:p w14:paraId="7BC40A25" w14:textId="0562F6E5" w:rsidR="00251BCE" w:rsidRPr="00251BCE" w:rsidRDefault="00251BCE" w:rsidP="00E3752B">
      <w:pPr>
        <w:pStyle w:val="Heading3"/>
        <w:numPr>
          <w:ilvl w:val="0"/>
          <w:numId w:val="0"/>
        </w:numPr>
        <w:spacing w:line="360" w:lineRule="auto"/>
      </w:pPr>
      <w:r>
        <w:t>Study population</w:t>
      </w:r>
    </w:p>
    <w:p w14:paraId="1107177C" w14:textId="4694D551" w:rsidR="00677765" w:rsidRDefault="00677765" w:rsidP="00E3752B">
      <w:pPr>
        <w:spacing w:line="360" w:lineRule="auto"/>
      </w:pPr>
      <w:r>
        <w:t>Data from two studies</w:t>
      </w:r>
      <w:r w:rsidR="008D5B2F">
        <w:t xml:space="preserve"> of hospital patients</w:t>
      </w:r>
      <w:r>
        <w:t xml:space="preserve"> </w:t>
      </w:r>
      <w:r w:rsidR="001A7AB5">
        <w:t xml:space="preserve">(carried out </w:t>
      </w:r>
      <w:r>
        <w:t xml:space="preserve">between </w:t>
      </w:r>
      <w:r w:rsidR="001A7AB5">
        <w:t>2014</w:t>
      </w:r>
      <w:r>
        <w:t xml:space="preserve"> and </w:t>
      </w:r>
      <w:r w:rsidR="001A7AB5">
        <w:t>2017</w:t>
      </w:r>
      <w:r w:rsidR="00243847">
        <w:t xml:space="preserve"> in the same hospital departments</w:t>
      </w:r>
      <w:r w:rsidR="001023E5">
        <w:t>)</w:t>
      </w:r>
      <w:r w:rsidR="008D5B2F">
        <w:t>,</w:t>
      </w:r>
      <w:r w:rsidR="00452845">
        <w:t xml:space="preserve"> </w:t>
      </w:r>
      <w:r w:rsidR="00A619BB">
        <w:t>that evaluated the impact of volunteer assistance</w:t>
      </w:r>
      <w:r w:rsidR="00452845">
        <w:t xml:space="preserve"> </w:t>
      </w:r>
      <w:r w:rsidR="00A10D35">
        <w:t>at</w:t>
      </w:r>
      <w:r w:rsidR="00452845">
        <w:t xml:space="preserve"> mealtime</w:t>
      </w:r>
      <w:r w:rsidR="00A619BB">
        <w:t>s</w:t>
      </w:r>
      <w:r>
        <w:t xml:space="preserve"> </w:t>
      </w:r>
      <w:r>
        <w:fldChar w:fldCharType="begin"/>
      </w:r>
      <w:r w:rsidR="00F05262">
        <w:instrText xml:space="preserve"> ADDIN EN.CITE &lt;EndNote&gt;&lt;Cite&gt;&lt;Author&gt;Howson FFA&lt;/Author&gt;&lt;Year&gt;2018&lt;/Year&gt;&lt;RecNum&gt;553&lt;/RecNum&gt;&lt;DisplayText&gt;[14]&lt;/DisplayText&gt;&lt;record&gt;&lt;rec-number&gt;553&lt;/rec-number&gt;&lt;foreign-keys&gt;&lt;key app="EN" db-id="wdewa0rsb2apxtedsx6vsfd2xsawaxxzef9d" timestamp="1536227281"&gt;553&lt;/key&gt;&lt;/foreign-keys&gt;&lt;ref-type name="Journal Article"&gt;17&lt;/ref-type&gt;&lt;contributors&gt;&lt;authors&gt;&lt;author&gt;Howson FFA, Robinson SM, Lin SX, Orlando R, Cooper C, Sayer AA, Roberts HC&lt;/author&gt;&lt;/authors&gt;&lt;/contributors&gt;&lt;titles&gt;&lt;title&gt;Can Trained Volunteers Improve the Mealtime Care of Older Hospital Patients? An Implementation Study in One English Hospital&lt;/title&gt;&lt;secondary-title&gt;BMJ Open&lt;/secondary-title&gt;&lt;/titles&gt;&lt;periodical&gt;&lt;full-title&gt;BMJ Open&lt;/full-title&gt;&lt;/periodical&gt;&lt;volume&gt;8&lt;/volume&gt;&lt;number&gt;e022285&lt;/number&gt;&lt;dates&gt;&lt;year&gt;2018&lt;/year&gt;&lt;/dates&gt;&lt;urls&gt;&lt;/urls&gt;&lt;electronic-resource-num&gt;10.1136/bmjopen-2018-022285&lt;/electronic-resource-num&gt;&lt;/record&gt;&lt;/Cite&gt;&lt;/EndNote&gt;</w:instrText>
      </w:r>
      <w:r>
        <w:fldChar w:fldCharType="separate"/>
      </w:r>
      <w:r w:rsidR="00F05262">
        <w:rPr>
          <w:noProof/>
        </w:rPr>
        <w:t>[14]</w:t>
      </w:r>
      <w:r>
        <w:fldChar w:fldCharType="end"/>
      </w:r>
      <w:r>
        <w:t xml:space="preserve"> </w:t>
      </w:r>
      <w:r w:rsidR="00452845">
        <w:t xml:space="preserve">and </w:t>
      </w:r>
      <w:r w:rsidR="00A10D35">
        <w:t xml:space="preserve">with </w:t>
      </w:r>
      <w:r w:rsidR="00452845">
        <w:t xml:space="preserve">mobility </w:t>
      </w:r>
      <w:r>
        <w:fldChar w:fldCharType="begin">
          <w:fldData xml:space="preserve">PEVuZE5vdGU+PENpdGU+PEF1dGhvcj5MaW08L0F1dGhvcj48WWVhcj4yMDE5PC9ZZWFyPjxSZWNO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</w:fldData>
        </w:fldChar>
      </w:r>
      <w:r w:rsidR="00F05262">
        <w:instrText xml:space="preserve"> ADDIN EN.CITE </w:instrText>
      </w:r>
      <w:r w:rsidR="00F05262">
        <w:fldChar w:fldCharType="begin">
          <w:fldData xml:space="preserve">PEVuZE5vdGU+PENpdGU+PEF1dGhvcj5MaW08L0F1dGhvcj48WWVhcj4yMDE5PC9ZZWFyPjxSZWNO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</w:fldData>
        </w:fldChar>
      </w:r>
      <w:r w:rsidR="00F05262">
        <w:instrText xml:space="preserve"> ADDIN EN.CITE.DATA </w:instrText>
      </w:r>
      <w:r w:rsidR="00F05262">
        <w:fldChar w:fldCharType="end"/>
      </w:r>
      <w:r>
        <w:fldChar w:fldCharType="separate"/>
      </w:r>
      <w:r w:rsidR="00F05262">
        <w:rPr>
          <w:noProof/>
        </w:rPr>
        <w:t>[15]</w:t>
      </w:r>
      <w:r>
        <w:fldChar w:fldCharType="end"/>
      </w:r>
      <w:r w:rsidR="008D5B2F">
        <w:t>,</w:t>
      </w:r>
      <w:r>
        <w:t xml:space="preserve"> were combined. These studies had</w:t>
      </w:r>
      <w:r w:rsidR="001A7AB5">
        <w:t xml:space="preserve"> comparable </w:t>
      </w:r>
      <w:r w:rsidR="00452845">
        <w:t>minimum data set</w:t>
      </w:r>
      <w:r w:rsidR="008D5B2F">
        <w:t>s</w:t>
      </w:r>
      <w:r w:rsidR="00452845">
        <w:t xml:space="preserve"> and </w:t>
      </w:r>
      <w:r w:rsidR="00B110F4">
        <w:t>data collection methods</w:t>
      </w:r>
      <w:r w:rsidR="008D5B2F">
        <w:t xml:space="preserve">; </w:t>
      </w:r>
      <w:r w:rsidR="008D5B2F" w:rsidRPr="00836B25">
        <w:rPr>
          <w:i/>
          <w:iCs/>
        </w:rPr>
        <w:t>f</w:t>
      </w:r>
      <w:r w:rsidR="00BC48AD" w:rsidRPr="00836B25">
        <w:rPr>
          <w:i/>
          <w:iCs/>
        </w:rPr>
        <w:t>ull details of</w:t>
      </w:r>
      <w:r w:rsidR="00F16C43" w:rsidRPr="00836B25">
        <w:rPr>
          <w:i/>
          <w:iCs/>
        </w:rPr>
        <w:t xml:space="preserve"> the studies can be found in reports by</w:t>
      </w:r>
      <w:r w:rsidR="00BC48AD" w:rsidRPr="00836B25">
        <w:rPr>
          <w:i/>
          <w:iCs/>
        </w:rPr>
        <w:t xml:space="preserve"> Howson et al </w:t>
      </w:r>
      <w:r w:rsidR="00BC48AD">
        <w:fldChar w:fldCharType="begin"/>
      </w:r>
      <w:r w:rsidR="00BC48AD">
        <w:instrText xml:space="preserve"> ADDIN EN.CITE &lt;EndNote&gt;&lt;Cite&gt;&lt;Author&gt;Howson FFA&lt;/Author&gt;&lt;Year&gt;2018&lt;/Year&gt;&lt;RecNum&gt;553&lt;/RecNum&gt;&lt;DisplayText&gt;[14]&lt;/DisplayText&gt;&lt;record&gt;&lt;rec-number&gt;553&lt;/rec-number&gt;&lt;foreign-keys&gt;&lt;key app="EN" db-id="wdewa0rsb2apxtedsx6vsfd2xsawaxxzef9d" timestamp="1536227281"&gt;553&lt;/key&gt;&lt;/foreign-keys&gt;&lt;ref-type name="Journal Article"&gt;17&lt;/ref-type&gt;&lt;contributors&gt;&lt;authors&gt;&lt;author&gt;Howson FFA, Robinson SM, Lin SX, Orlando R, Cooper C, Sayer AA, Roberts HC&lt;/author&gt;&lt;/authors&gt;&lt;/contributors&gt;&lt;titles&gt;&lt;title&gt;Can Trained Volunteers Improve the Mealtime Care of Older Hospital Patients? An Implementation Study in One English Hospital&lt;/title&gt;&lt;secondary-title&gt;BMJ Open&lt;/secondary-title&gt;&lt;/titles&gt;&lt;periodical&gt;&lt;full-title&gt;BMJ Open&lt;/full-title&gt;&lt;/periodical&gt;&lt;volume&gt;8&lt;/volume&gt;&lt;number&gt;e022285&lt;/number&gt;&lt;dates&gt;&lt;year&gt;2018&lt;/year&gt;&lt;/dates&gt;&lt;urls&gt;&lt;/urls&gt;&lt;electronic-resource-num&gt;10.1136/bmjopen-2018-022285&lt;/electronic-resource-num&gt;&lt;/record&gt;&lt;/Cite&gt;&lt;/EndNote&gt;</w:instrText>
      </w:r>
      <w:r w:rsidR="00BC48AD">
        <w:fldChar w:fldCharType="separate"/>
      </w:r>
      <w:r w:rsidR="00BC48AD">
        <w:rPr>
          <w:noProof/>
        </w:rPr>
        <w:t>[14]</w:t>
      </w:r>
      <w:r w:rsidR="00BC48AD">
        <w:fldChar w:fldCharType="end"/>
      </w:r>
      <w:r w:rsidR="00BC48AD" w:rsidRPr="00836B25">
        <w:rPr>
          <w:i/>
          <w:iCs/>
        </w:rPr>
        <w:t xml:space="preserve">, and Lim et al </w:t>
      </w:r>
      <w:r w:rsidR="00BC48AD">
        <w:fldChar w:fldCharType="begin">
          <w:fldData xml:space="preserve">PEVuZE5vdGU+PENpdGU+PEF1dGhvcj5MaW08L0F1dGhvcj48WWVhcj4yMDE5PC9ZZWFyPjxSZWNO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</w:fldData>
        </w:fldChar>
      </w:r>
      <w:r w:rsidR="00BC48AD">
        <w:instrText xml:space="preserve"> ADDIN EN.CITE </w:instrText>
      </w:r>
      <w:r w:rsidR="00BC48AD">
        <w:fldChar w:fldCharType="begin">
          <w:fldData xml:space="preserve">PEVuZE5vdGU+PENpdGU+PEF1dGhvcj5MaW08L0F1dGhvcj48WWVhcj4yMDE5PC9ZZWFyPjxSZWNO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</w:fldData>
        </w:fldChar>
      </w:r>
      <w:r w:rsidR="00BC48AD">
        <w:instrText xml:space="preserve"> ADDIN EN.CITE.DATA </w:instrText>
      </w:r>
      <w:r w:rsidR="00BC48AD">
        <w:fldChar w:fldCharType="end"/>
      </w:r>
      <w:r w:rsidR="00BC48AD">
        <w:fldChar w:fldCharType="separate"/>
      </w:r>
      <w:r w:rsidR="00BC48AD">
        <w:rPr>
          <w:noProof/>
        </w:rPr>
        <w:t>[15]</w:t>
      </w:r>
      <w:r w:rsidR="00BC48AD">
        <w:fldChar w:fldCharType="end"/>
      </w:r>
      <w:r w:rsidR="00BC48AD">
        <w:t xml:space="preserve">. </w:t>
      </w:r>
      <w:r w:rsidR="00A10D35">
        <w:t>In both studies, p</w:t>
      </w:r>
      <w:r>
        <w:t>articipants were aged over 70 years and had been admitted (non-electively) to</w:t>
      </w:r>
      <w:r w:rsidR="00246FD2">
        <w:t xml:space="preserve"> acute wards within one large</w:t>
      </w:r>
      <w:r>
        <w:t xml:space="preserve"> hospital</w:t>
      </w:r>
      <w:r w:rsidR="00246FD2">
        <w:t xml:space="preserve"> in England</w:t>
      </w:r>
      <w:r>
        <w:t>.</w:t>
      </w:r>
    </w:p>
    <w:p w14:paraId="39644B25" w14:textId="6806AFF8" w:rsidR="0010442A" w:rsidRDefault="0010442A" w:rsidP="00E3752B">
      <w:pPr>
        <w:pStyle w:val="Heading3"/>
        <w:numPr>
          <w:ilvl w:val="0"/>
          <w:numId w:val="0"/>
        </w:numPr>
        <w:spacing w:line="360" w:lineRule="auto"/>
      </w:pPr>
      <w:r>
        <w:lastRenderedPageBreak/>
        <w:t>Demographic</w:t>
      </w:r>
      <w:r w:rsidR="00BC48AD">
        <w:t>s</w:t>
      </w:r>
      <w:r>
        <w:t xml:space="preserve"> and participant </w:t>
      </w:r>
      <w:r w:rsidR="00BC48AD">
        <w:t>characterisation</w:t>
      </w:r>
    </w:p>
    <w:p w14:paraId="23FEA783" w14:textId="5DBD7019" w:rsidR="001A7AB5" w:rsidRDefault="0010442A" w:rsidP="00E3752B">
      <w:pPr>
        <w:spacing w:line="360" w:lineRule="auto"/>
      </w:pPr>
      <w:r>
        <w:t>P</w:t>
      </w:r>
      <w:r w:rsidR="00CA1BEC">
        <w:t xml:space="preserve">articipant </w:t>
      </w:r>
      <w:r>
        <w:t>demographics were</w:t>
      </w:r>
      <w:r w:rsidR="00CA1BEC">
        <w:t xml:space="preserve"> </w:t>
      </w:r>
      <w:r w:rsidR="00CE4FE1">
        <w:t xml:space="preserve">recorded on </w:t>
      </w:r>
      <w:r>
        <w:t xml:space="preserve">hospital admission </w:t>
      </w:r>
      <w:r w:rsidR="00CA1BEC">
        <w:t>includ</w:t>
      </w:r>
      <w:r>
        <w:t>ing</w:t>
      </w:r>
      <w:r w:rsidR="00CA1BEC">
        <w:t xml:space="preserve"> age</w:t>
      </w:r>
      <w:r w:rsidR="00A5077A">
        <w:t>, gender</w:t>
      </w:r>
      <w:r>
        <w:t xml:space="preserve"> and </w:t>
      </w:r>
      <w:r w:rsidR="00CA1BEC">
        <w:t>usual residence</w:t>
      </w:r>
      <w:r w:rsidR="00450CD6">
        <w:t xml:space="preserve"> (own home, sheltered accommodation and care home)</w:t>
      </w:r>
      <w:r>
        <w:t>. F</w:t>
      </w:r>
      <w:r w:rsidR="00CA1BEC">
        <w:t xml:space="preserve">unctional ability </w:t>
      </w:r>
      <w:r w:rsidR="00F05262">
        <w:t>in activities of daily living</w:t>
      </w:r>
      <w:r>
        <w:t xml:space="preserve"> was assessed by the </w:t>
      </w:r>
      <w:r w:rsidR="00CA1BEC">
        <w:t>Barthel Index</w:t>
      </w:r>
      <w:r>
        <w:t>, which gives a score of 1-100</w:t>
      </w:r>
      <w:r w:rsidR="3A13CD04">
        <w:t>,</w:t>
      </w:r>
      <w:r>
        <w:t xml:space="preserve"> a higher score reflecting great</w:t>
      </w:r>
      <w:r w:rsidR="00BC48AD">
        <w:t>er</w:t>
      </w:r>
      <w:r>
        <w:t xml:space="preserve"> functional ability </w:t>
      </w:r>
      <w:r>
        <w:fldChar w:fldCharType="begin"/>
      </w:r>
      <w:r>
        <w:instrText xml:space="preserve"> ADDIN EN.CITE &lt;EndNote&gt;&lt;Cite&gt;&lt;Author&gt;Mahoney&lt;/Author&gt;&lt;Year&gt;1965&lt;/Year&gt;&lt;RecNum&gt;888&lt;/RecNum&gt;&lt;DisplayText&gt;[16]&lt;/DisplayText&gt;&lt;record&gt;&lt;rec-number&gt;888&lt;/rec-number&gt;&lt;foreign-keys&gt;&lt;key app="EN" db-id="wdewa0rsb2apxtedsx6vsfd2xsawaxxzef9d" timestamp="1583321663"&gt;888&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alt-title&gt;Maryland state medical journal&lt;/alt-title&gt;&lt;/titles&gt;&lt;periodical&gt;&lt;full-title&gt;Md State Med J&lt;/full-title&gt;&lt;abbr-1&gt;Maryland state medical journal&lt;/abbr-1&gt;&lt;/periodical&gt;&lt;alt-periodical&gt;&lt;full-title&gt;Md State Med J&lt;/full-title&gt;&lt;abbr-1&gt;Maryland state medical journal&lt;/abbr-1&gt;&lt;/alt-periodical&gt;&lt;pages&gt;61-5&lt;/pages&gt;&lt;volume&gt;14&lt;/volume&gt;&lt;edition&gt;1965/02/01&lt;/edition&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lt;/isbn&gt;&lt;accession-num&gt;14258950&lt;/accession-num&gt;&lt;urls&gt;&lt;/urls&gt;&lt;remote-database-provider&gt;NLM&lt;/remote-database-provider&gt;&lt;language&gt;eng&lt;/language&gt;&lt;/record&gt;&lt;/Cite&gt;&lt;/EndNote&gt;</w:instrText>
      </w:r>
      <w:r>
        <w:fldChar w:fldCharType="separate"/>
      </w:r>
      <w:r>
        <w:rPr>
          <w:noProof/>
        </w:rPr>
        <w:t>[16]</w:t>
      </w:r>
      <w:r>
        <w:fldChar w:fldCharType="end"/>
      </w:r>
      <w:r>
        <w:t xml:space="preserve">. </w:t>
      </w:r>
      <w:r w:rsidR="00A60D52">
        <w:t>M</w:t>
      </w:r>
      <w:r w:rsidR="00CA1BEC">
        <w:t>edical conditions</w:t>
      </w:r>
      <w:r w:rsidR="00A60D52">
        <w:t xml:space="preserve"> were recorded and used to calculate a Charlson co-morbidity index score</w:t>
      </w:r>
      <w:r>
        <w:t>,</w:t>
      </w:r>
      <w:r w:rsidR="00A60D52">
        <w:t xml:space="preserve"> which is predictive of </w:t>
      </w:r>
      <w:r w:rsidR="00156DB4">
        <w:t xml:space="preserve">ten year survival </w:t>
      </w:r>
      <w:r w:rsidR="00156DB4">
        <w:fldChar w:fldCharType="begin"/>
      </w:r>
      <w:r>
        <w:instrText xml:space="preserve"> ADDIN EN.CITE &lt;EndNote&gt;&lt;Cite&gt;&lt;Author&gt;Charlson&lt;/Author&gt;&lt;Year&gt;1994&lt;/Year&gt;&lt;RecNum&gt;857&lt;/RecNum&gt;&lt;DisplayText&gt;[17]&lt;/DisplayText&gt;&lt;record&gt;&lt;rec-number&gt;857&lt;/rec-number&gt;&lt;foreign-keys&gt;&lt;key app="EN" db-id="wdewa0rsb2apxtedsx6vsfd2xsawaxxzef9d" timestamp="1578045074"&gt;857&lt;/key&gt;&lt;/foreign-keys&gt;&lt;ref-type name="Journal Article"&gt;17&lt;/ref-type&gt;&lt;contributors&gt;&lt;authors&gt;&lt;author&gt;Charlson, Mary&lt;/author&gt;&lt;author&gt;Szatrowski, Ted P.&lt;/author&gt;&lt;author&gt;Peterson, Janey&lt;/author&gt;&lt;author&gt;Gold, Jeffrey&lt;/author&gt;&lt;/authors&gt;&lt;/contributors&gt;&lt;titles&gt;&lt;title&gt;Validation of a combined comorbidity index&lt;/title&gt;&lt;secondary-title&gt;Journal of Clinical Epidemiology&lt;/secondary-title&gt;&lt;/titles&gt;&lt;periodical&gt;&lt;full-title&gt;Journal of Clinical Epidemiology&lt;/full-title&gt;&lt;/periodical&gt;&lt;pages&gt;1245-1251&lt;/pages&gt;&lt;volume&gt;47&lt;/volume&gt;&lt;number&gt;11&lt;/number&gt;&lt;keywords&gt;&lt;keyword&gt;Comorbidity&lt;/keyword&gt;&lt;keyword&gt;Prognosis&lt;/keyword&gt;&lt;/keywords&gt;&lt;dates&gt;&lt;year&gt;1994&lt;/year&gt;&lt;pub-dates&gt;&lt;date&gt;1994/11/01/&lt;/date&gt;&lt;/pub-dates&gt;&lt;/dates&gt;&lt;isbn&gt;0895-4356&lt;/isbn&gt;&lt;urls&gt;&lt;related-urls&gt;&lt;url&gt;http://www.sciencedirect.com/science/article/pii/0895435694901295&lt;/url&gt;&lt;url&gt;https://www.sciencedirect.com/science/article/abs/pii/0895435694901295?via%3Dihub&lt;/url&gt;&lt;/related-urls&gt;&lt;/urls&gt;&lt;electronic-resource-num&gt;https://doi.org/10.1016/0895-4356(94)90129-5&lt;/electronic-resource-num&gt;&lt;/record&gt;&lt;/Cite&gt;&lt;/EndNote&gt;</w:instrText>
      </w:r>
      <w:r w:rsidR="00156DB4">
        <w:fldChar w:fldCharType="separate"/>
      </w:r>
      <w:r>
        <w:rPr>
          <w:noProof/>
        </w:rPr>
        <w:t>[17]</w:t>
      </w:r>
      <w:r w:rsidR="00156DB4">
        <w:fldChar w:fldCharType="end"/>
      </w:r>
      <w:r>
        <w:t xml:space="preserve">. The number of medications on admission were also recorded. </w:t>
      </w:r>
      <w:r w:rsidR="00450CD6">
        <w:t>F</w:t>
      </w:r>
      <w:r w:rsidR="00CA1BEC">
        <w:t>railty</w:t>
      </w:r>
      <w:r w:rsidR="00450CD6">
        <w:t xml:space="preserve"> was </w:t>
      </w:r>
      <w:r w:rsidR="00243847">
        <w:t>assessed</w:t>
      </w:r>
      <w:r w:rsidR="00450CD6">
        <w:t xml:space="preserve"> using the </w:t>
      </w:r>
      <w:r w:rsidR="00CA1BEC">
        <w:t>FRAIL scale</w:t>
      </w:r>
      <w:r>
        <w:t xml:space="preserve">, which categorises the states of robust, pre-frail and frail </w:t>
      </w:r>
      <w:r w:rsidR="00CA1BEC">
        <w:fldChar w:fldCharType="begin">
          <w:fldData xml:space="preserve">PEVuZE5vdGU+PENpdGU+PEF1dGhvcj5Nb3JsZXk8L0F1dGhvcj48WWVhcj4yMDEyPC9ZZWFyPjxS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</w:fldData>
        </w:fldChar>
      </w:r>
      <w:r>
        <w:instrText xml:space="preserve"> ADDIN EN.CITE </w:instrText>
      </w:r>
      <w:r>
        <w:fldChar w:fldCharType="begin">
          <w:fldData xml:space="preserve">PEVuZE5vdGU+PENpdGU+PEF1dGhvcj5Nb3JsZXk8L0F1dGhvcj48WWVhcj4yMDEyPC9ZZWFyPjxS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</w:fldData>
        </w:fldChar>
      </w:r>
      <w:r>
        <w:instrText xml:space="preserve"> ADDIN EN.CITE.DATA </w:instrText>
      </w:r>
      <w:r>
        <w:fldChar w:fldCharType="end"/>
      </w:r>
      <w:r w:rsidR="00CA1BEC">
        <w:fldChar w:fldCharType="separate"/>
      </w:r>
      <w:r>
        <w:rPr>
          <w:noProof/>
        </w:rPr>
        <w:t>[18]</w:t>
      </w:r>
      <w:r w:rsidR="00CA1BEC">
        <w:fldChar w:fldCharType="end"/>
      </w:r>
      <w:r w:rsidR="00CE4FE1">
        <w:t>. G</w:t>
      </w:r>
      <w:r w:rsidR="00767162">
        <w:t>rip strength</w:t>
      </w:r>
      <w:r w:rsidR="00BC48AD">
        <w:t>,</w:t>
      </w:r>
      <w:r w:rsidR="00767162">
        <w:t xml:space="preserve"> with pre-defined cut off</w:t>
      </w:r>
      <w:r w:rsidR="00CE4FE1">
        <w:t>s</w:t>
      </w:r>
      <w:r w:rsidR="00767162">
        <w:t xml:space="preserve"> of &lt;16kg for women and &lt;27kg for men </w:t>
      </w:r>
      <w:r w:rsidR="00767162">
        <w:fldChar w:fldCharType="begin">
          <w:fldData xml:space="preserve">PEVuZE5vdGU+PENpdGU+PEF1dGhvcj5Eb2RkczwvQXV0aG9yPjxZZWFyPjIwMTQ8L1llYXI+PFJl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29ob3J0IFN0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</w:fldData>
        </w:fldChar>
      </w:r>
      <w:r>
        <w:instrText xml:space="preserve"> ADDIN EN.CITE </w:instrText>
      </w:r>
      <w:r>
        <w:fldChar w:fldCharType="begin">
          <w:fldData xml:space="preserve">PEVuZE5vdGU+PENpdGU+PEF1dGhvcj5Eb2RkczwvQXV0aG9yPjxZZWFyPjIwMTQ8L1llYXI+PFJl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29ob3J0IFN0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</w:fldData>
        </w:fldChar>
      </w:r>
      <w:r>
        <w:instrText xml:space="preserve"> ADDIN EN.CITE.DATA </w:instrText>
      </w:r>
      <w:r>
        <w:fldChar w:fldCharType="end"/>
      </w:r>
      <w:r w:rsidR="00767162">
        <w:fldChar w:fldCharType="separate"/>
      </w:r>
      <w:r>
        <w:rPr>
          <w:noProof/>
        </w:rPr>
        <w:t>[19]</w:t>
      </w:r>
      <w:r w:rsidR="00767162">
        <w:fldChar w:fldCharType="end"/>
      </w:r>
      <w:r w:rsidR="00BC48AD">
        <w:t>,</w:t>
      </w:r>
      <w:r w:rsidR="00CE4FE1">
        <w:t xml:space="preserve"> were</w:t>
      </w:r>
      <w:r w:rsidR="00767162">
        <w:t xml:space="preserve"> used to identify probable sarcopenia</w:t>
      </w:r>
      <w:r w:rsidR="000F2C8D">
        <w:t xml:space="preserve"> </w:t>
      </w:r>
      <w:r w:rsidR="000F2C8D">
        <w:fldChar w:fldCharType="begin"/>
      </w:r>
      <w:r w:rsidR="000F2C8D">
        <w:instrText xml:space="preserve"> ADDIN EN.CITE &lt;EndNote&gt;&lt;Cite&gt;&lt;Author&gt;Cruz-Jentoft&lt;/Author&gt;&lt;Year&gt;2019&lt;/Year&gt;&lt;RecNum&gt;714&lt;/RecNum&gt;&lt;DisplayText&gt;[20]&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000F2C8D">
        <w:fldChar w:fldCharType="separate"/>
      </w:r>
      <w:r w:rsidR="000F2C8D">
        <w:rPr>
          <w:noProof/>
        </w:rPr>
        <w:t>[20]</w:t>
      </w:r>
      <w:r w:rsidR="000F2C8D">
        <w:fldChar w:fldCharType="end"/>
      </w:r>
      <w:r w:rsidR="00767162">
        <w:t>. N</w:t>
      </w:r>
      <w:r w:rsidR="00450CD6">
        <w:t xml:space="preserve">utritional markers included body mass index </w:t>
      </w:r>
      <w:r w:rsidR="00767162">
        <w:t xml:space="preserve">(BMI) </w:t>
      </w:r>
      <w:r w:rsidR="00450CD6">
        <w:t>and nutritional risk</w:t>
      </w:r>
      <w:r w:rsidR="3A13CD04">
        <w:t>, from</w:t>
      </w:r>
      <w:r w:rsidR="00450CD6">
        <w:t xml:space="preserve"> screening with the Malnutrition Universal Screening Tool (MUST)</w:t>
      </w:r>
      <w:r>
        <w:t>, which categorises individuals as</w:t>
      </w:r>
      <w:r w:rsidR="00BC48AD">
        <w:t xml:space="preserve"> at</w:t>
      </w:r>
      <w:r>
        <w:t xml:space="preserve"> low, medium or high risk of malnutrition</w:t>
      </w:r>
      <w:r w:rsidR="00450CD6">
        <w:t>. Length of hospital stay was recorded on discharge.</w:t>
      </w:r>
    </w:p>
    <w:p w14:paraId="480E3ECC" w14:textId="71E0A898" w:rsidR="0010442A" w:rsidRDefault="0010442A" w:rsidP="00E3752B">
      <w:pPr>
        <w:pStyle w:val="Heading3"/>
        <w:numPr>
          <w:ilvl w:val="0"/>
          <w:numId w:val="0"/>
        </w:numPr>
        <w:spacing w:line="360" w:lineRule="auto"/>
      </w:pPr>
      <w:r>
        <w:t>Appetite assessment</w:t>
      </w:r>
    </w:p>
    <w:p w14:paraId="52B0B798" w14:textId="7DF0E7DB" w:rsidR="0010442A" w:rsidRDefault="0010442A" w:rsidP="00E3752B">
      <w:pPr>
        <w:spacing w:line="360" w:lineRule="auto"/>
      </w:pPr>
      <w:r>
        <w:t xml:space="preserve">Appetite was assessed using </w:t>
      </w:r>
      <w:r w:rsidRPr="00810459">
        <w:t xml:space="preserve">SNAQ during hospital </w:t>
      </w:r>
      <w:r w:rsidR="00810459" w:rsidRPr="00810459">
        <w:t>stay</w:t>
      </w:r>
      <w:r>
        <w:t xml:space="preserve"> </w:t>
      </w:r>
      <w:r>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instrText xml:space="preserve"> ADDIN EN.CITE </w:instrText>
      </w:r>
      <w:r>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instrText xml:space="preserve"> ADDIN EN.CITE.DATA </w:instrText>
      </w:r>
      <w:r>
        <w:fldChar w:fldCharType="end"/>
      </w:r>
      <w:r>
        <w:fldChar w:fldCharType="separate"/>
      </w:r>
      <w:r>
        <w:rPr>
          <w:noProof/>
        </w:rPr>
        <w:t>[13]</w:t>
      </w:r>
      <w:r>
        <w:fldChar w:fldCharType="end"/>
      </w:r>
      <w:r>
        <w:t xml:space="preserve">. This is a 4 item questionnaire </w:t>
      </w:r>
      <w:r w:rsidR="00BC48AD">
        <w:t>with</w:t>
      </w:r>
      <w:r>
        <w:t xml:space="preserve"> statements that cover aspects of appetite and eating, such as ‘m</w:t>
      </w:r>
      <w:r w:rsidRPr="00677765">
        <w:t>y appetite is</w:t>
      </w:r>
      <w:r>
        <w:t>’ with Likert responses such as ‘</w:t>
      </w:r>
      <w:r w:rsidRPr="00677765">
        <w:t>very poor</w:t>
      </w:r>
      <w:r>
        <w:t xml:space="preserve">, </w:t>
      </w:r>
      <w:r w:rsidRPr="00677765">
        <w:t>poor</w:t>
      </w:r>
      <w:r>
        <w:t xml:space="preserve">, </w:t>
      </w:r>
      <w:r w:rsidRPr="00677765">
        <w:t>average</w:t>
      </w:r>
      <w:r>
        <w:t xml:space="preserve">, </w:t>
      </w:r>
      <w:r w:rsidRPr="00677765">
        <w:t>good</w:t>
      </w:r>
      <w:r>
        <w:t>,</w:t>
      </w:r>
      <w:r w:rsidRPr="00677765">
        <w:t xml:space="preserve"> very good</w:t>
      </w:r>
      <w:r>
        <w:t>’. The total score is out of 20 and a score of &lt;14 in those aged &gt;65 years is indicative of poor appetite</w:t>
      </w:r>
      <w:r w:rsidR="00EC34F2">
        <w:t xml:space="preserve"> </w:t>
      </w:r>
      <w:r w:rsidR="00EC34F2">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EC34F2">
        <w:instrText xml:space="preserve"> ADDIN EN.CITE </w:instrText>
      </w:r>
      <w:r w:rsidR="00EC34F2">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EC34F2">
        <w:instrText xml:space="preserve"> ADDIN EN.CITE.DATA </w:instrText>
      </w:r>
      <w:r w:rsidR="00EC34F2">
        <w:fldChar w:fldCharType="end"/>
      </w:r>
      <w:r w:rsidR="00EC34F2">
        <w:fldChar w:fldCharType="separate"/>
      </w:r>
      <w:r w:rsidR="00EC34F2">
        <w:rPr>
          <w:noProof/>
        </w:rPr>
        <w:t>[13]</w:t>
      </w:r>
      <w:r w:rsidR="00EC34F2">
        <w:fldChar w:fldCharType="end"/>
      </w:r>
      <w:r>
        <w:t>.</w:t>
      </w:r>
    </w:p>
    <w:p w14:paraId="37C49A81" w14:textId="42846C14" w:rsidR="0010442A" w:rsidRDefault="0010442A" w:rsidP="00E3752B">
      <w:pPr>
        <w:pStyle w:val="Heading3"/>
        <w:numPr>
          <w:ilvl w:val="0"/>
          <w:numId w:val="0"/>
        </w:numPr>
        <w:spacing w:line="360" w:lineRule="auto"/>
      </w:pPr>
      <w:r>
        <w:t>Mortality assessment</w:t>
      </w:r>
    </w:p>
    <w:p w14:paraId="6E2DBA01" w14:textId="5E1BCD88" w:rsidR="0010442A" w:rsidRDefault="3A13CD04" w:rsidP="00E3752B">
      <w:pPr>
        <w:spacing w:line="360" w:lineRule="auto"/>
      </w:pPr>
      <w:r>
        <w:t>Participants were followed up on the hospital electronic patient administration system at 6 months post discharge. All deaths up to six months were recorded</w:t>
      </w:r>
      <w:r w:rsidR="00F5768D">
        <w:t xml:space="preserve"> as a binary outcome</w:t>
      </w:r>
      <w:r>
        <w:t xml:space="preserve">. </w:t>
      </w:r>
    </w:p>
    <w:p w14:paraId="6A9E8BA3" w14:textId="24C361BE" w:rsidR="0010442A" w:rsidRDefault="0010442A" w:rsidP="00E3752B">
      <w:pPr>
        <w:pStyle w:val="Heading3"/>
        <w:numPr>
          <w:ilvl w:val="0"/>
          <w:numId w:val="0"/>
        </w:numPr>
        <w:spacing w:line="360" w:lineRule="auto"/>
      </w:pPr>
      <w:r>
        <w:t>Statistical Analysis</w:t>
      </w:r>
    </w:p>
    <w:p w14:paraId="20661550" w14:textId="450CA98E" w:rsidR="00EE5A55" w:rsidRDefault="00CD4297" w:rsidP="00E3752B">
      <w:pPr>
        <w:spacing w:line="360" w:lineRule="auto"/>
      </w:pPr>
      <w:r>
        <w:t xml:space="preserve">Data from the two studies </w:t>
      </w:r>
      <w:r w:rsidR="008D5B2F">
        <w:t xml:space="preserve">were </w:t>
      </w:r>
      <w:r>
        <w:t xml:space="preserve">combined and analysed using SPSS (SPSS IBM Corp version 24). </w:t>
      </w:r>
      <w:r w:rsidR="00450CD6">
        <w:t xml:space="preserve">The relationship </w:t>
      </w:r>
      <w:r w:rsidR="001A7AB5">
        <w:t>between SNAQ score</w:t>
      </w:r>
      <w:r w:rsidR="00450CD6">
        <w:t xml:space="preserve"> during hospital admission</w:t>
      </w:r>
      <w:r w:rsidR="001A7AB5">
        <w:t xml:space="preserve"> and mortality at 6 months was assessed </w:t>
      </w:r>
      <w:r w:rsidR="000A3676">
        <w:t>using</w:t>
      </w:r>
      <w:r w:rsidR="001A7AB5">
        <w:t xml:space="preserve"> binary logistic regression</w:t>
      </w:r>
      <w:r w:rsidR="00450CD6">
        <w:t xml:space="preserve"> in un</w:t>
      </w:r>
      <w:r w:rsidR="00CE4FE1">
        <w:t>adjusted and adjusted analyse</w:t>
      </w:r>
      <w:r w:rsidR="000A3676">
        <w:t>s.</w:t>
      </w:r>
      <w:r>
        <w:t xml:space="preserve"> </w:t>
      </w:r>
      <w:r w:rsidR="00EC34F2">
        <w:t>This analysis was performed using the SNAQ category of &lt;14 to indicate poor appetite</w:t>
      </w:r>
      <w:r w:rsidR="00207D9C">
        <w:t>,</w:t>
      </w:r>
      <w:r w:rsidR="004E3D76">
        <w:t xml:space="preserve"> and also with SNAQ as a continuous variable</w:t>
      </w:r>
      <w:r w:rsidR="00EC34F2">
        <w:t xml:space="preserve">. </w:t>
      </w:r>
      <w:r>
        <w:t xml:space="preserve">The </w:t>
      </w:r>
      <w:r w:rsidR="008D5B2F">
        <w:t xml:space="preserve">factors considered in the </w:t>
      </w:r>
      <w:r>
        <w:t xml:space="preserve">adjusted model </w:t>
      </w:r>
      <w:r w:rsidR="008D5B2F">
        <w:t>were based on our previous study</w:t>
      </w:r>
      <w:r w:rsidR="00C713C9">
        <w:t xml:space="preserve"> </w:t>
      </w:r>
      <w:r w:rsidR="00C713C9">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C713C9">
        <w:instrText xml:space="preserve"> ADDIN EN.CITE </w:instrText>
      </w:r>
      <w:r w:rsidR="00C713C9">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C713C9">
        <w:instrText xml:space="preserve"> ADDIN EN.CITE.DATA </w:instrText>
      </w:r>
      <w:r w:rsidR="00C713C9">
        <w:fldChar w:fldCharType="end"/>
      </w:r>
      <w:r w:rsidR="00C713C9">
        <w:fldChar w:fldCharType="separate"/>
      </w:r>
      <w:r w:rsidR="00C713C9">
        <w:rPr>
          <w:noProof/>
        </w:rPr>
        <w:t>[10]</w:t>
      </w:r>
      <w:r w:rsidR="00C713C9">
        <w:fldChar w:fldCharType="end"/>
      </w:r>
      <w:r w:rsidR="00C713C9">
        <w:t>,</w:t>
      </w:r>
      <w:r w:rsidR="008D5B2F">
        <w:t xml:space="preserve"> and </w:t>
      </w:r>
      <w:r>
        <w:t>included length of stay, comorbidity index and gender.</w:t>
      </w:r>
      <w:r w:rsidR="00EE2974">
        <w:t xml:space="preserve"> </w:t>
      </w:r>
    </w:p>
    <w:p w14:paraId="2BF780EA" w14:textId="77777777" w:rsidR="00325D2E" w:rsidRDefault="00325D2E" w:rsidP="00E3752B">
      <w:pPr>
        <w:spacing w:line="360" w:lineRule="auto"/>
      </w:pPr>
    </w:p>
    <w:p w14:paraId="1B0B3151" w14:textId="25D84B30" w:rsidR="00EE5A55" w:rsidRPr="00EE5A55" w:rsidRDefault="3A13CD04" w:rsidP="00E3752B">
      <w:pPr>
        <w:pStyle w:val="Heading2"/>
        <w:numPr>
          <w:ilvl w:val="1"/>
          <w:numId w:val="0"/>
        </w:numPr>
        <w:spacing w:line="360" w:lineRule="auto"/>
      </w:pPr>
      <w:r>
        <w:t>Results</w:t>
      </w:r>
    </w:p>
    <w:p w14:paraId="6F4BCACC" w14:textId="75467EDF" w:rsidR="00C56F7F" w:rsidRDefault="3A13CD04" w:rsidP="3A13CD04">
      <w:pPr>
        <w:autoSpaceDE w:val="0"/>
        <w:autoSpaceDN w:val="0"/>
        <w:adjustRightInd w:val="0"/>
        <w:spacing w:line="360" w:lineRule="auto"/>
      </w:pPr>
      <w:r w:rsidRPr="3A13CD04">
        <w:t xml:space="preserve">301 participants were included in the two studies and SNAQ data was available for 296 (98%). The sample included individuals predominantly admitted from their own home (94%), with a mean age of 83 years (SD 6.9); 43% were female. The characteristics of the participants are summarised in Table </w:t>
      </w:r>
      <w:r w:rsidRPr="3A13CD04">
        <w:lastRenderedPageBreak/>
        <w:t xml:space="preserve">1. Participants were </w:t>
      </w:r>
      <w:r w:rsidR="00A5077A" w:rsidRPr="3A13CD04">
        <w:t>mostly</w:t>
      </w:r>
      <w:r w:rsidRPr="3A13CD04">
        <w:t xml:space="preserve">  pre-frail (median FRAIL scale 2 (IQR 1,</w:t>
      </w:r>
      <w:r w:rsidR="00366E19">
        <w:t>3</w:t>
      </w:r>
      <w:r w:rsidRPr="3A13CD04">
        <w:t xml:space="preserve">)), multi-morbid population (median Charlson index 6 (IQR 4,7)) with polypharmacy (median medications 8 (IQR 6,11)) and probable sarcopenia (median grip strength 14kg (IQR 10,18) for women, 24 kg (IQR 21,29) for men) with low level functional dependency (median Barthel index 84 (IQR 68,97)). They were considered at low nutritional risk (80%) and had a </w:t>
      </w:r>
      <w:r w:rsidR="00836B25">
        <w:t xml:space="preserve">median </w:t>
      </w:r>
      <w:r w:rsidRPr="3A13CD04">
        <w:t xml:space="preserve">BMI </w:t>
      </w:r>
      <w:r w:rsidR="00836B25">
        <w:t>of 25 (IQR 21</w:t>
      </w:r>
      <w:proofErr w:type="gramStart"/>
      <w:r w:rsidR="00836B25">
        <w:t>,28</w:t>
      </w:r>
      <w:proofErr w:type="gramEnd"/>
      <w:r w:rsidR="00836B25">
        <w:t>)</w:t>
      </w:r>
      <w:r w:rsidRPr="3A13CD04">
        <w:t>.</w:t>
      </w:r>
    </w:p>
    <w:p w14:paraId="447410FB" w14:textId="0D19650A" w:rsidR="00767162" w:rsidRDefault="3A13CD04" w:rsidP="3A13CD04">
      <w:pPr>
        <w:autoSpaceDE w:val="0"/>
        <w:autoSpaceDN w:val="0"/>
        <w:adjustRightInd w:val="0"/>
        <w:spacing w:line="360" w:lineRule="auto"/>
      </w:pPr>
      <w:r w:rsidRPr="3A13CD04">
        <w:t>The prevalence of poor appetite (SNAQ &lt;14) amongst these hospitalised older people was 41%, and of those with poor appetite 49% were female.</w:t>
      </w:r>
    </w:p>
    <w:p w14:paraId="19B4641A" w14:textId="58787AA2" w:rsidR="003D7B22" w:rsidRPr="003D7B22" w:rsidRDefault="3A13CD04" w:rsidP="3A13CD04">
      <w:pPr>
        <w:autoSpaceDE w:val="0"/>
        <w:autoSpaceDN w:val="0"/>
        <w:adjustRightInd w:val="0"/>
        <w:spacing w:after="0" w:line="360" w:lineRule="auto"/>
      </w:pPr>
      <w:r w:rsidRPr="3A13CD04">
        <w:t xml:space="preserve">At 6 month follow up 42 patients (14%) were deceased, 11 of whom (26%) were female. </w:t>
      </w:r>
    </w:p>
    <w:p w14:paraId="3FCD10A8" w14:textId="4767D2B7" w:rsidR="00366E19" w:rsidRDefault="004E3D76" w:rsidP="00E3752B">
      <w:pPr>
        <w:autoSpaceDE w:val="0"/>
        <w:autoSpaceDN w:val="0"/>
        <w:adjustRightInd w:val="0"/>
        <w:spacing w:after="0" w:line="360" w:lineRule="auto"/>
      </w:pPr>
      <w:r>
        <w:t>In unadjusted analysis</w:t>
      </w:r>
      <w:r w:rsidR="00366E19">
        <w:t>,</w:t>
      </w:r>
      <w:r>
        <w:t xml:space="preserve"> a SNAQ score of &lt;14 was associated with a 2.47 increase in odds of </w:t>
      </w:r>
      <w:r w:rsidR="00207D9C">
        <w:t>mortality</w:t>
      </w:r>
      <w:r>
        <w:t xml:space="preserve"> </w:t>
      </w:r>
      <w:r w:rsidR="00207D9C">
        <w:t>at six month</w:t>
      </w:r>
      <w:r>
        <w:t xml:space="preserve"> follow up (OR </w:t>
      </w:r>
      <w:r w:rsidR="007A5741">
        <w:t>2.47 (95% CI 1.27</w:t>
      </w:r>
      <w:proofErr w:type="gramStart"/>
      <w:r w:rsidR="007A5741">
        <w:t>,4.82</w:t>
      </w:r>
      <w:proofErr w:type="gramEnd"/>
      <w:r w:rsidR="007A5741">
        <w:t>)</w:t>
      </w:r>
      <w:r w:rsidR="00246537">
        <w:t xml:space="preserve"> Table 2</w:t>
      </w:r>
      <w:r>
        <w:t>). This association remained after adjusting for</w:t>
      </w:r>
      <w:r>
        <w:rPr>
          <w:rFonts w:cstheme="minorHAnsi"/>
        </w:rPr>
        <w:t xml:space="preserve"> number of comorbidities (</w:t>
      </w:r>
      <w:r w:rsidRPr="00767162">
        <w:rPr>
          <w:rFonts w:cstheme="minorHAnsi"/>
        </w:rPr>
        <w:t>Charlson</w:t>
      </w:r>
      <w:r>
        <w:rPr>
          <w:rFonts w:cstheme="minorHAnsi"/>
        </w:rPr>
        <w:t xml:space="preserve"> index)</w:t>
      </w:r>
      <w:r w:rsidRPr="00767162">
        <w:rPr>
          <w:rFonts w:cstheme="minorHAnsi"/>
        </w:rPr>
        <w:t>, length of stay and gender</w:t>
      </w:r>
      <w:r w:rsidR="007A5741">
        <w:t xml:space="preserve"> (OR 2.62 (95% CI 1.30, 5.27)</w:t>
      </w:r>
      <w:r>
        <w:t xml:space="preserve"> Table 2).</w:t>
      </w:r>
      <w:r w:rsidR="00C378BC">
        <w:t xml:space="preserve"> </w:t>
      </w:r>
      <w:r w:rsidR="00C378BC">
        <w:rPr>
          <w:rFonts w:cstheme="minorHAnsi"/>
        </w:rPr>
        <w:t xml:space="preserve">As age was not associated with mortality in unadjusted analysis (OR </w:t>
      </w:r>
      <w:r w:rsidR="00C378BC">
        <w:t xml:space="preserve">1.01 (95% CI </w:t>
      </w:r>
      <w:r w:rsidR="00C378BC" w:rsidRPr="00AC12A4">
        <w:t>0.96, 1.06</w:t>
      </w:r>
      <w:r w:rsidR="00C378BC">
        <w:t>)</w:t>
      </w:r>
      <w:r w:rsidR="00C378BC" w:rsidRPr="00AC12A4">
        <w:t>)</w:t>
      </w:r>
      <w:r w:rsidR="00C378BC">
        <w:t xml:space="preserve"> it was not included in the adjusted model.</w:t>
      </w:r>
      <w:r w:rsidR="00207D9C">
        <w:t xml:space="preserve"> </w:t>
      </w:r>
    </w:p>
    <w:p w14:paraId="7A65AAC3" w14:textId="0A85885D" w:rsidR="00EC34F2" w:rsidRDefault="003D7B22" w:rsidP="00E3752B">
      <w:pPr>
        <w:autoSpaceDE w:val="0"/>
        <w:autoSpaceDN w:val="0"/>
        <w:adjustRightInd w:val="0"/>
        <w:spacing w:after="0" w:line="360" w:lineRule="auto"/>
      </w:pPr>
      <w:r w:rsidRPr="00767162">
        <w:rPr>
          <w:rFonts w:cstheme="minorHAnsi"/>
        </w:rPr>
        <w:t>In unadjusted</w:t>
      </w:r>
      <w:r w:rsidR="00A42FC5">
        <w:rPr>
          <w:rFonts w:cstheme="minorHAnsi"/>
        </w:rPr>
        <w:t xml:space="preserve"> continuous</w:t>
      </w:r>
      <w:r w:rsidRPr="00767162">
        <w:rPr>
          <w:rFonts w:cstheme="minorHAnsi"/>
        </w:rPr>
        <w:t xml:space="preserve"> </w:t>
      </w:r>
      <w:r w:rsidR="00767162">
        <w:rPr>
          <w:rFonts w:cstheme="minorHAnsi"/>
        </w:rPr>
        <w:t xml:space="preserve">analysis </w:t>
      </w:r>
      <w:r w:rsidR="00A42FC5">
        <w:rPr>
          <w:rFonts w:cstheme="minorHAnsi"/>
        </w:rPr>
        <w:t>every one point decrease in SNAQ score lead to a 1.20 fold increase in odd</w:t>
      </w:r>
      <w:r w:rsidR="00207D9C">
        <w:rPr>
          <w:rFonts w:cstheme="minorHAnsi"/>
        </w:rPr>
        <w:t>s</w:t>
      </w:r>
      <w:r w:rsidR="00A42FC5">
        <w:rPr>
          <w:rFonts w:cstheme="minorHAnsi"/>
        </w:rPr>
        <w:t xml:space="preserve"> of mortality</w:t>
      </w:r>
      <w:r w:rsidR="00207D9C">
        <w:rPr>
          <w:rFonts w:cstheme="minorHAnsi"/>
        </w:rPr>
        <w:t xml:space="preserve"> at six months</w:t>
      </w:r>
      <w:r w:rsidR="00826A7C">
        <w:rPr>
          <w:rFonts w:cstheme="minorHAnsi"/>
        </w:rPr>
        <w:t xml:space="preserve"> (OR 1.20 (</w:t>
      </w:r>
      <w:r w:rsidR="00C56F7F">
        <w:rPr>
          <w:rFonts w:cstheme="minorHAnsi"/>
        </w:rPr>
        <w:t xml:space="preserve">95% </w:t>
      </w:r>
      <w:r w:rsidR="00826A7C">
        <w:rPr>
          <w:rFonts w:cstheme="minorHAnsi"/>
        </w:rPr>
        <w:t xml:space="preserve">CI 1.06, 1.36) </w:t>
      </w:r>
      <w:r w:rsidR="00767162">
        <w:rPr>
          <w:rFonts w:cstheme="minorHAnsi"/>
        </w:rPr>
        <w:t xml:space="preserve">Table 2). This association remained </w:t>
      </w:r>
      <w:r w:rsidR="004E3D76">
        <w:t xml:space="preserve">in adjusted analysis </w:t>
      </w:r>
      <w:r w:rsidR="00826A7C">
        <w:rPr>
          <w:rFonts w:cstheme="minorHAnsi"/>
        </w:rPr>
        <w:t>(OR 1.22 (</w:t>
      </w:r>
      <w:r w:rsidR="00C56F7F">
        <w:rPr>
          <w:rFonts w:cstheme="minorHAnsi"/>
        </w:rPr>
        <w:t xml:space="preserve">95% </w:t>
      </w:r>
      <w:r w:rsidR="00826A7C">
        <w:rPr>
          <w:rFonts w:cstheme="minorHAnsi"/>
        </w:rPr>
        <w:t>CI 1.07, 1.39)</w:t>
      </w:r>
      <w:r w:rsidR="005B3BCB" w:rsidRPr="00767162">
        <w:rPr>
          <w:rFonts w:cstheme="minorHAnsi"/>
        </w:rPr>
        <w:t xml:space="preserve"> Table 2)</w:t>
      </w:r>
      <w:r w:rsidR="00B110F4" w:rsidRPr="00767162">
        <w:rPr>
          <w:rFonts w:cstheme="minorHAnsi"/>
        </w:rPr>
        <w:t>.</w:t>
      </w:r>
      <w:r w:rsidR="00767162">
        <w:rPr>
          <w:rFonts w:cstheme="minorHAnsi"/>
        </w:rPr>
        <w:t xml:space="preserve"> </w:t>
      </w:r>
    </w:p>
    <w:p w14:paraId="546A57EE" w14:textId="77777777" w:rsidR="00325D2E" w:rsidRDefault="00325D2E" w:rsidP="00E3752B">
      <w:pPr>
        <w:autoSpaceDE w:val="0"/>
        <w:autoSpaceDN w:val="0"/>
        <w:adjustRightInd w:val="0"/>
        <w:spacing w:after="0" w:line="360" w:lineRule="auto"/>
      </w:pPr>
    </w:p>
    <w:p w14:paraId="1C657D99" w14:textId="77777777" w:rsidR="00CE4FE1" w:rsidRDefault="00CE4FE1" w:rsidP="00E3752B">
      <w:pPr>
        <w:pStyle w:val="Heading2"/>
        <w:numPr>
          <w:ilvl w:val="0"/>
          <w:numId w:val="0"/>
        </w:numPr>
        <w:spacing w:line="360" w:lineRule="auto"/>
      </w:pPr>
      <w:r>
        <w:t xml:space="preserve">Discussion </w:t>
      </w:r>
    </w:p>
    <w:p w14:paraId="68019DB6" w14:textId="78798D15" w:rsidR="00241FD3" w:rsidRDefault="00CE4FE1" w:rsidP="00E3752B">
      <w:pPr>
        <w:spacing w:line="360" w:lineRule="auto"/>
        <w:rPr>
          <w:rFonts w:cstheme="minorHAnsi"/>
        </w:rPr>
      </w:pPr>
      <w:r>
        <w:rPr>
          <w:rFonts w:cstheme="minorHAnsi"/>
        </w:rPr>
        <w:t xml:space="preserve">In this study we assessed the association between </w:t>
      </w:r>
      <w:r w:rsidR="004B666F">
        <w:rPr>
          <w:rFonts w:cstheme="minorHAnsi"/>
        </w:rPr>
        <w:t xml:space="preserve">poor </w:t>
      </w:r>
      <w:r>
        <w:rPr>
          <w:rFonts w:cstheme="minorHAnsi"/>
        </w:rPr>
        <w:t xml:space="preserve">appetite </w:t>
      </w:r>
      <w:r w:rsidRPr="00810459">
        <w:rPr>
          <w:rFonts w:cstheme="minorHAnsi"/>
        </w:rPr>
        <w:t>during</w:t>
      </w:r>
      <w:r>
        <w:rPr>
          <w:rFonts w:cstheme="minorHAnsi"/>
        </w:rPr>
        <w:t xml:space="preserve"> hospital </w:t>
      </w:r>
      <w:r w:rsidR="00810459">
        <w:rPr>
          <w:rFonts w:cstheme="minorHAnsi"/>
        </w:rPr>
        <w:t>stay</w:t>
      </w:r>
      <w:r>
        <w:rPr>
          <w:rFonts w:cstheme="minorHAnsi"/>
        </w:rPr>
        <w:t xml:space="preserve"> and mor</w:t>
      </w:r>
      <w:r w:rsidR="004B666F">
        <w:rPr>
          <w:rFonts w:cstheme="minorHAnsi"/>
        </w:rPr>
        <w:t>t</w:t>
      </w:r>
      <w:r>
        <w:rPr>
          <w:rFonts w:cstheme="minorHAnsi"/>
        </w:rPr>
        <w:t xml:space="preserve">ality at </w:t>
      </w:r>
      <w:r w:rsidR="00652CCC">
        <w:rPr>
          <w:rFonts w:cstheme="minorHAnsi"/>
        </w:rPr>
        <w:t xml:space="preserve">six months in a sample </w:t>
      </w:r>
      <w:r w:rsidR="004B666F">
        <w:rPr>
          <w:rFonts w:cstheme="minorHAnsi"/>
        </w:rPr>
        <w:t>that included</w:t>
      </w:r>
      <w:r w:rsidR="00652CCC">
        <w:rPr>
          <w:rFonts w:cstheme="minorHAnsi"/>
        </w:rPr>
        <w:t xml:space="preserve"> older</w:t>
      </w:r>
      <w:r>
        <w:rPr>
          <w:rFonts w:cstheme="minorHAnsi"/>
        </w:rPr>
        <w:t xml:space="preserve"> men and women</w:t>
      </w:r>
      <w:r w:rsidR="00C56F7F">
        <w:rPr>
          <w:rFonts w:cstheme="minorHAnsi"/>
        </w:rPr>
        <w:t xml:space="preserve">. </w:t>
      </w:r>
      <w:r>
        <w:rPr>
          <w:rFonts w:cstheme="minorHAnsi"/>
        </w:rPr>
        <w:t xml:space="preserve">Our findings confirm </w:t>
      </w:r>
      <w:r w:rsidR="004B666F">
        <w:rPr>
          <w:rFonts w:cstheme="minorHAnsi"/>
        </w:rPr>
        <w:t xml:space="preserve">our </w:t>
      </w:r>
      <w:r>
        <w:rPr>
          <w:rFonts w:cstheme="minorHAnsi"/>
        </w:rPr>
        <w:t>previo</w:t>
      </w:r>
      <w:r w:rsidR="00A60D52">
        <w:rPr>
          <w:rFonts w:cstheme="minorHAnsi"/>
        </w:rPr>
        <w:t>us report</w:t>
      </w:r>
      <w:r>
        <w:rPr>
          <w:rFonts w:cstheme="minorHAnsi"/>
        </w:rPr>
        <w:t xml:space="preserve"> </w:t>
      </w:r>
      <w:r>
        <w:rPr>
          <w:rFonts w:cstheme="minorHAnsi"/>
        </w:rPr>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Pr>
          <w:rFonts w:cstheme="minorHAnsi"/>
        </w:rPr>
        <w:instrText xml:space="preserve"> ADDIN EN.CITE </w:instrText>
      </w:r>
      <w:r w:rsidR="00F05262">
        <w:rPr>
          <w:rFonts w:cstheme="minorHAnsi"/>
        </w:rPr>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Pr>
          <w:rFonts w:cstheme="minorHAnsi"/>
        </w:rPr>
        <w:instrText xml:space="preserve"> ADDIN EN.CITE.DATA </w:instrText>
      </w:r>
      <w:r w:rsidR="00F05262">
        <w:rPr>
          <w:rFonts w:cstheme="minorHAnsi"/>
        </w:rPr>
      </w:r>
      <w:r w:rsidR="00F05262">
        <w:rPr>
          <w:rFonts w:cstheme="minorHAnsi"/>
        </w:rPr>
        <w:fldChar w:fldCharType="end"/>
      </w:r>
      <w:r>
        <w:rPr>
          <w:rFonts w:cstheme="minorHAnsi"/>
        </w:rPr>
      </w:r>
      <w:r>
        <w:rPr>
          <w:rFonts w:cstheme="minorHAnsi"/>
        </w:rPr>
        <w:fldChar w:fldCharType="separate"/>
      </w:r>
      <w:r w:rsidR="00F05262">
        <w:rPr>
          <w:rFonts w:cstheme="minorHAnsi"/>
          <w:noProof/>
        </w:rPr>
        <w:t>[10]</w:t>
      </w:r>
      <w:r>
        <w:rPr>
          <w:rFonts w:cstheme="minorHAnsi"/>
        </w:rPr>
        <w:fldChar w:fldCharType="end"/>
      </w:r>
      <w:r w:rsidR="00241FD3">
        <w:rPr>
          <w:rFonts w:cstheme="minorHAnsi"/>
        </w:rPr>
        <w:t>, of an associati</w:t>
      </w:r>
      <w:r w:rsidR="00652CCC">
        <w:rPr>
          <w:rFonts w:cstheme="minorHAnsi"/>
        </w:rPr>
        <w:t xml:space="preserve">on between </w:t>
      </w:r>
      <w:r w:rsidR="004B666F">
        <w:rPr>
          <w:rFonts w:cstheme="minorHAnsi"/>
        </w:rPr>
        <w:t xml:space="preserve">poor </w:t>
      </w:r>
      <w:r w:rsidR="00652CCC">
        <w:rPr>
          <w:rFonts w:cstheme="minorHAnsi"/>
        </w:rPr>
        <w:t>appetite in hospital</w:t>
      </w:r>
      <w:r w:rsidR="00532719">
        <w:rPr>
          <w:rFonts w:cstheme="minorHAnsi"/>
        </w:rPr>
        <w:t xml:space="preserve"> </w:t>
      </w:r>
      <w:r w:rsidR="00241FD3">
        <w:rPr>
          <w:rFonts w:cstheme="minorHAnsi"/>
        </w:rPr>
        <w:t xml:space="preserve">and </w:t>
      </w:r>
      <w:r w:rsidR="003D1D85">
        <w:rPr>
          <w:rFonts w:cstheme="minorHAnsi"/>
        </w:rPr>
        <w:t xml:space="preserve">greater </w:t>
      </w:r>
      <w:r w:rsidR="00241FD3">
        <w:rPr>
          <w:rFonts w:cstheme="minorHAnsi"/>
        </w:rPr>
        <w:t xml:space="preserve">mortality </w:t>
      </w:r>
      <w:r w:rsidR="00652CCC">
        <w:rPr>
          <w:rFonts w:cstheme="minorHAnsi"/>
        </w:rPr>
        <w:t xml:space="preserve">at six months </w:t>
      </w:r>
      <w:r w:rsidR="00241FD3">
        <w:rPr>
          <w:rFonts w:cstheme="minorHAnsi"/>
        </w:rPr>
        <w:t>post hospital discharge</w:t>
      </w:r>
      <w:r w:rsidR="00532719">
        <w:rPr>
          <w:rFonts w:cstheme="minorHAnsi"/>
        </w:rPr>
        <w:t>.</w:t>
      </w:r>
      <w:r w:rsidR="00241FD3">
        <w:rPr>
          <w:rFonts w:cstheme="minorHAnsi"/>
        </w:rPr>
        <w:t xml:space="preserve"> </w:t>
      </w:r>
      <w:r w:rsidR="004B666F">
        <w:rPr>
          <w:rFonts w:cstheme="minorHAnsi"/>
        </w:rPr>
        <w:t>However, t</w:t>
      </w:r>
      <w:r w:rsidR="00241FD3">
        <w:rPr>
          <w:rFonts w:cstheme="minorHAnsi"/>
        </w:rPr>
        <w:t>he</w:t>
      </w:r>
      <w:r w:rsidR="004B666F">
        <w:rPr>
          <w:rFonts w:cstheme="minorHAnsi"/>
        </w:rPr>
        <w:t xml:space="preserve"> present report adds important new evidence, with </w:t>
      </w:r>
      <w:r w:rsidR="00AA5613">
        <w:rPr>
          <w:rFonts w:cstheme="minorHAnsi"/>
        </w:rPr>
        <w:t>th</w:t>
      </w:r>
      <w:r w:rsidR="0050758D">
        <w:rPr>
          <w:rFonts w:cstheme="minorHAnsi"/>
        </w:rPr>
        <w:t>is</w:t>
      </w:r>
      <w:r w:rsidR="004B666F">
        <w:rPr>
          <w:rFonts w:cstheme="minorHAnsi"/>
        </w:rPr>
        <w:t xml:space="preserve"> finding</w:t>
      </w:r>
      <w:r w:rsidR="00241FD3">
        <w:rPr>
          <w:rFonts w:cstheme="minorHAnsi"/>
        </w:rPr>
        <w:t xml:space="preserve"> </w:t>
      </w:r>
      <w:r w:rsidR="004B666F">
        <w:rPr>
          <w:rFonts w:cstheme="minorHAnsi"/>
        </w:rPr>
        <w:t xml:space="preserve">now </w:t>
      </w:r>
      <w:r w:rsidR="00241FD3">
        <w:rPr>
          <w:rFonts w:cstheme="minorHAnsi"/>
        </w:rPr>
        <w:t xml:space="preserve">demonstrated in a larger sample </w:t>
      </w:r>
      <w:r w:rsidR="004B666F">
        <w:rPr>
          <w:rFonts w:cstheme="minorHAnsi"/>
        </w:rPr>
        <w:t xml:space="preserve">that included </w:t>
      </w:r>
      <w:r w:rsidR="00241FD3">
        <w:rPr>
          <w:rFonts w:cstheme="minorHAnsi"/>
        </w:rPr>
        <w:t>both</w:t>
      </w:r>
      <w:r w:rsidR="00243847">
        <w:rPr>
          <w:rFonts w:cstheme="minorHAnsi"/>
        </w:rPr>
        <w:t xml:space="preserve"> older men and women</w:t>
      </w:r>
      <w:r w:rsidR="00652CCC">
        <w:rPr>
          <w:rFonts w:cstheme="minorHAnsi"/>
        </w:rPr>
        <w:t>,</w:t>
      </w:r>
      <w:r w:rsidR="00241FD3">
        <w:rPr>
          <w:rFonts w:cstheme="minorHAnsi"/>
        </w:rPr>
        <w:t xml:space="preserve"> making </w:t>
      </w:r>
      <w:r w:rsidR="004B666F">
        <w:rPr>
          <w:rFonts w:cstheme="minorHAnsi"/>
        </w:rPr>
        <w:t xml:space="preserve">the </w:t>
      </w:r>
      <w:r w:rsidR="00241FD3">
        <w:rPr>
          <w:rFonts w:cstheme="minorHAnsi"/>
        </w:rPr>
        <w:t xml:space="preserve">results more </w:t>
      </w:r>
      <w:r w:rsidR="00156DB4">
        <w:rPr>
          <w:rFonts w:cstheme="minorHAnsi"/>
        </w:rPr>
        <w:t>generalizable</w:t>
      </w:r>
      <w:r w:rsidR="00241FD3">
        <w:rPr>
          <w:rFonts w:cstheme="minorHAnsi"/>
        </w:rPr>
        <w:t>.</w:t>
      </w:r>
    </w:p>
    <w:p w14:paraId="19982871" w14:textId="4877E951" w:rsidR="001C3F99" w:rsidRDefault="007A5741" w:rsidP="001C3F99">
      <w:pPr>
        <w:spacing w:line="360" w:lineRule="auto"/>
        <w:rPr>
          <w:rFonts w:cstheme="minorHAnsi"/>
        </w:rPr>
      </w:pPr>
      <w:r>
        <w:rPr>
          <w:rFonts w:cstheme="minorHAnsi"/>
        </w:rPr>
        <w:t>In our previous report a SNAQ</w:t>
      </w:r>
      <w:r w:rsidR="004E3D76">
        <w:rPr>
          <w:rFonts w:cstheme="minorHAnsi"/>
        </w:rPr>
        <w:t xml:space="preserve"> score of &lt;14 </w:t>
      </w:r>
      <w:r>
        <w:rPr>
          <w:rFonts w:cstheme="minorHAnsi"/>
        </w:rPr>
        <w:t>was associated with over twice as many deaths in the six months post hospital discharge (Hazard Ratio</w:t>
      </w:r>
      <w:r w:rsidR="004E3D76">
        <w:rPr>
          <w:rFonts w:cstheme="minorHAnsi"/>
        </w:rPr>
        <w:t xml:space="preserve"> 2.29</w:t>
      </w:r>
      <w:r>
        <w:rPr>
          <w:rFonts w:cstheme="minorHAnsi"/>
        </w:rPr>
        <w:t>)</w:t>
      </w:r>
      <w:r w:rsidR="004E3D76">
        <w:rPr>
          <w:rFonts w:cstheme="minorHAnsi"/>
        </w:rPr>
        <w:t xml:space="preserve"> </w:t>
      </w:r>
      <w:r w:rsidR="004E3D76">
        <w:rPr>
          <w:rFonts w:cstheme="minorHAnsi"/>
        </w:rPr>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4E3D76">
        <w:rPr>
          <w:rFonts w:cstheme="minorHAnsi"/>
        </w:rPr>
        <w:instrText xml:space="preserve"> ADDIN EN.CITE </w:instrText>
      </w:r>
      <w:r w:rsidR="004E3D76">
        <w:rPr>
          <w:rFonts w:cstheme="minorHAnsi"/>
        </w:rPr>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4E3D76">
        <w:rPr>
          <w:rFonts w:cstheme="minorHAnsi"/>
        </w:rPr>
        <w:instrText xml:space="preserve"> ADDIN EN.CITE.DATA </w:instrText>
      </w:r>
      <w:r w:rsidR="004E3D76">
        <w:rPr>
          <w:rFonts w:cstheme="minorHAnsi"/>
        </w:rPr>
      </w:r>
      <w:r w:rsidR="004E3D76">
        <w:rPr>
          <w:rFonts w:cstheme="minorHAnsi"/>
        </w:rPr>
        <w:fldChar w:fldCharType="end"/>
      </w:r>
      <w:r w:rsidR="004E3D76">
        <w:rPr>
          <w:rFonts w:cstheme="minorHAnsi"/>
        </w:rPr>
      </w:r>
      <w:r w:rsidR="004E3D76">
        <w:rPr>
          <w:rFonts w:cstheme="minorHAnsi"/>
        </w:rPr>
        <w:fldChar w:fldCharType="separate"/>
      </w:r>
      <w:r w:rsidR="004E3D76">
        <w:rPr>
          <w:rFonts w:cstheme="minorHAnsi"/>
          <w:noProof/>
        </w:rPr>
        <w:t>[10]</w:t>
      </w:r>
      <w:r w:rsidR="004E3D76">
        <w:rPr>
          <w:rFonts w:cstheme="minorHAnsi"/>
        </w:rPr>
        <w:fldChar w:fldCharType="end"/>
      </w:r>
      <w:r w:rsidR="004E3D76">
        <w:rPr>
          <w:rFonts w:cstheme="minorHAnsi"/>
        </w:rPr>
        <w:t xml:space="preserve">. In this analysis a score of &lt;14 on the SNAQ was associated with </w:t>
      </w:r>
      <w:r w:rsidR="00207D9C">
        <w:t xml:space="preserve">a 2.47 </w:t>
      </w:r>
      <w:r w:rsidR="00246537">
        <w:t xml:space="preserve">fold </w:t>
      </w:r>
      <w:r w:rsidR="00207D9C">
        <w:t>increase in odds of mortality at six month follow up</w:t>
      </w:r>
      <w:r w:rsidR="004E3D76">
        <w:rPr>
          <w:rFonts w:cstheme="minorHAnsi"/>
        </w:rPr>
        <w:t xml:space="preserve">. </w:t>
      </w:r>
      <w:r w:rsidR="003D1D85">
        <w:rPr>
          <w:rFonts w:cstheme="minorHAnsi"/>
        </w:rPr>
        <w:t>Both studies</w:t>
      </w:r>
      <w:r w:rsidR="004E3D76">
        <w:rPr>
          <w:rFonts w:cstheme="minorHAnsi"/>
        </w:rPr>
        <w:t xml:space="preserve"> highlight</w:t>
      </w:r>
      <w:r w:rsidR="00C378BC">
        <w:rPr>
          <w:rFonts w:cstheme="minorHAnsi"/>
        </w:rPr>
        <w:t xml:space="preserve"> the utility of </w:t>
      </w:r>
      <w:r w:rsidR="003D1D85">
        <w:rPr>
          <w:rFonts w:cstheme="minorHAnsi"/>
        </w:rPr>
        <w:t xml:space="preserve">appetite assessment using the </w:t>
      </w:r>
      <w:r w:rsidR="00C378BC">
        <w:rPr>
          <w:rFonts w:cstheme="minorHAnsi"/>
        </w:rPr>
        <w:t xml:space="preserve">SNAQ </w:t>
      </w:r>
      <w:r w:rsidR="003D1D85">
        <w:rPr>
          <w:rFonts w:cstheme="minorHAnsi"/>
        </w:rPr>
        <w:t xml:space="preserve">tool, with a low </w:t>
      </w:r>
      <w:r w:rsidR="00C378BC">
        <w:rPr>
          <w:rFonts w:cstheme="minorHAnsi"/>
        </w:rPr>
        <w:t>score</w:t>
      </w:r>
      <w:r w:rsidR="003D1D85">
        <w:rPr>
          <w:rFonts w:cstheme="minorHAnsi"/>
        </w:rPr>
        <w:t>,</w:t>
      </w:r>
      <w:r>
        <w:rPr>
          <w:rFonts w:cstheme="minorHAnsi"/>
        </w:rPr>
        <w:t xml:space="preserve"> </w:t>
      </w:r>
      <w:r w:rsidR="00C378BC">
        <w:rPr>
          <w:rFonts w:cstheme="minorHAnsi"/>
        </w:rPr>
        <w:t>indicative of poor appetite</w:t>
      </w:r>
      <w:r w:rsidR="003D1D85">
        <w:rPr>
          <w:rFonts w:cstheme="minorHAnsi"/>
        </w:rPr>
        <w:t>, linked to sizeable differences in mortality</w:t>
      </w:r>
      <w:r w:rsidR="00C378BC">
        <w:rPr>
          <w:rFonts w:cstheme="minorHAnsi"/>
        </w:rPr>
        <w:t xml:space="preserve">. </w:t>
      </w:r>
      <w:r w:rsidR="003D1D85">
        <w:rPr>
          <w:rFonts w:cstheme="minorHAnsi"/>
        </w:rPr>
        <w:t xml:space="preserve"> Additionally</w:t>
      </w:r>
      <w:r w:rsidR="00C378BC">
        <w:rPr>
          <w:rFonts w:cstheme="minorHAnsi"/>
        </w:rPr>
        <w:t>, i</w:t>
      </w:r>
      <w:r w:rsidR="001C3F99">
        <w:rPr>
          <w:rFonts w:cstheme="minorHAnsi"/>
        </w:rPr>
        <w:t xml:space="preserve">n this </w:t>
      </w:r>
      <w:r w:rsidR="004E3D76">
        <w:rPr>
          <w:rFonts w:cstheme="minorHAnsi"/>
        </w:rPr>
        <w:t>study</w:t>
      </w:r>
      <w:r w:rsidR="001C3F99">
        <w:rPr>
          <w:rFonts w:cstheme="minorHAnsi"/>
        </w:rPr>
        <w:t xml:space="preserve"> we have</w:t>
      </w:r>
      <w:r w:rsidR="004E3D76">
        <w:rPr>
          <w:rFonts w:cstheme="minorHAnsi"/>
        </w:rPr>
        <w:t xml:space="preserve"> </w:t>
      </w:r>
      <w:r w:rsidR="001C3F99">
        <w:rPr>
          <w:rFonts w:cstheme="minorHAnsi"/>
        </w:rPr>
        <w:t xml:space="preserve">used SNAQ in continuous analysis and have shown that every one point decrease in SNAQ score leads to a 1.20 fold increase </w:t>
      </w:r>
      <w:r w:rsidR="0037680A">
        <w:rPr>
          <w:rFonts w:cstheme="minorHAnsi"/>
        </w:rPr>
        <w:t>in odds of mortality at 6 month</w:t>
      </w:r>
      <w:r w:rsidR="001C3F99">
        <w:rPr>
          <w:rFonts w:cstheme="minorHAnsi"/>
        </w:rPr>
        <w:t xml:space="preserve"> follow up. This</w:t>
      </w:r>
      <w:r w:rsidR="00DF6877">
        <w:rPr>
          <w:rFonts w:cstheme="minorHAnsi"/>
        </w:rPr>
        <w:t xml:space="preserve"> shows </w:t>
      </w:r>
      <w:r w:rsidR="001C3F99">
        <w:rPr>
          <w:rFonts w:cstheme="minorHAnsi"/>
        </w:rPr>
        <w:t>that even reductions in appetite</w:t>
      </w:r>
      <w:r w:rsidR="004A4394">
        <w:rPr>
          <w:rFonts w:cstheme="minorHAnsi"/>
        </w:rPr>
        <w:t xml:space="preserve"> above the defined cut off for</w:t>
      </w:r>
      <w:r w:rsidR="001C3F99">
        <w:rPr>
          <w:rFonts w:cstheme="minorHAnsi"/>
        </w:rPr>
        <w:t xml:space="preserve"> a poor appetite (SNAQ &lt;14) </w:t>
      </w:r>
      <w:r w:rsidR="001C3F99">
        <w:rPr>
          <w:rFonts w:cstheme="minorHAnsi"/>
        </w:rPr>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1C3F99">
        <w:rPr>
          <w:rFonts w:cstheme="minorHAnsi"/>
        </w:rPr>
        <w:instrText xml:space="preserve"> ADDIN EN.CITE </w:instrText>
      </w:r>
      <w:r w:rsidR="001C3F99">
        <w:rPr>
          <w:rFonts w:cstheme="minorHAnsi"/>
        </w:rPr>
        <w:fldChar w:fldCharType="begin">
          <w:fldData xml:space="preserve">PEVuZE5vdGU+PENpdGU+PEF1dGhvcj5XaWxzb248L0F1dGhvcj48WWVhcj4yMDA1PC9ZZWFyPjxS
ZWNOdW0+NTI0PC9SZWNOdW0+PERpc3BsYXlUZXh0PlsxM1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1C3F99">
        <w:rPr>
          <w:rFonts w:cstheme="minorHAnsi"/>
        </w:rPr>
        <w:instrText xml:space="preserve"> ADDIN EN.CITE.DATA </w:instrText>
      </w:r>
      <w:r w:rsidR="001C3F99">
        <w:rPr>
          <w:rFonts w:cstheme="minorHAnsi"/>
        </w:rPr>
      </w:r>
      <w:r w:rsidR="001C3F99">
        <w:rPr>
          <w:rFonts w:cstheme="minorHAnsi"/>
        </w:rPr>
        <w:fldChar w:fldCharType="end"/>
      </w:r>
      <w:r w:rsidR="001C3F99">
        <w:rPr>
          <w:rFonts w:cstheme="minorHAnsi"/>
        </w:rPr>
      </w:r>
      <w:r w:rsidR="001C3F99">
        <w:rPr>
          <w:rFonts w:cstheme="minorHAnsi"/>
        </w:rPr>
        <w:fldChar w:fldCharType="separate"/>
      </w:r>
      <w:r w:rsidR="001C3F99">
        <w:rPr>
          <w:rFonts w:cstheme="minorHAnsi"/>
          <w:noProof/>
        </w:rPr>
        <w:t>[13]</w:t>
      </w:r>
      <w:r w:rsidR="001C3F99">
        <w:rPr>
          <w:rFonts w:cstheme="minorHAnsi"/>
        </w:rPr>
        <w:fldChar w:fldCharType="end"/>
      </w:r>
      <w:r w:rsidR="001C3F99">
        <w:rPr>
          <w:rFonts w:cstheme="minorHAnsi"/>
        </w:rPr>
        <w:t>, are associated with greater mortality.</w:t>
      </w:r>
      <w:r w:rsidR="004E3D76">
        <w:rPr>
          <w:rFonts w:cstheme="minorHAnsi"/>
        </w:rPr>
        <w:t xml:space="preserve"> </w:t>
      </w:r>
    </w:p>
    <w:p w14:paraId="6D4C50FD" w14:textId="20C99F20" w:rsidR="00241FD3" w:rsidRDefault="00241FD3" w:rsidP="3A13CD04">
      <w:pPr>
        <w:spacing w:line="360" w:lineRule="auto"/>
      </w:pPr>
      <w:r w:rsidRPr="3A13CD04">
        <w:lastRenderedPageBreak/>
        <w:t xml:space="preserve">The prevalence of poor </w:t>
      </w:r>
      <w:r w:rsidR="001A609F" w:rsidRPr="3A13CD04">
        <w:t>appetite in this sample was 4</w:t>
      </w:r>
      <w:r w:rsidR="004B666F" w:rsidRPr="3A13CD04">
        <w:t>1</w:t>
      </w:r>
      <w:r w:rsidRPr="3A13CD04">
        <w:t xml:space="preserve">%, which sits within </w:t>
      </w:r>
      <w:r w:rsidR="587DD7A6">
        <w:t>other</w:t>
      </w:r>
      <w:r w:rsidR="001A609F" w:rsidRPr="3A13CD04">
        <w:t xml:space="preserve"> estimates for</w:t>
      </w:r>
      <w:r w:rsidRPr="3A13CD04">
        <w:t xml:space="preserve"> hospitalised older individuals</w:t>
      </w:r>
      <w:r w:rsidR="00257B30" w:rsidRPr="3A13CD04">
        <w:t xml:space="preserve"> </w:t>
      </w:r>
      <w:r w:rsidR="00257B30" w:rsidRPr="3A13CD04">
        <w:fldChar w:fldCharType="begin">
          <w:fldData xml:space="preserve">PEVuZE5vdGU+PENpdGU+PEF1dGhvcj5Eb25pbmk8L0F1dGhvcj48WWVhcj4yMDA4PC9ZZWFyPjxS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zIwLTU8L3BhZ2VzPjx2b2x1bWU+MzA8L3ZvbHVtZT48bnVt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hcmxpZW5lIHZh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m91cm5hbCBvZiBOdXRyaXRpb24gSGVhbHRoIGFuZCBB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L3BlcmlvZGlj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292aWRzcC5vdmlkLmNvbS9vdmlkd2ViLmNnaT9UPUpTJmFtcDtDU0M9WSZh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5262" w:rsidRPr="3A13CD04">
        <w:instrText xml:space="preserve"> ADDIN EN.CITE </w:instrText>
      </w:r>
      <w:r w:rsidR="00F05262" w:rsidRPr="3A13CD04">
        <w:fldChar w:fldCharType="begin">
          <w:fldData xml:space="preserve">PEVuZE5vdGU+PENpdGU+PEF1dGhvcj5Eb25pbmk8L0F1dGhvcj48WWVhcj4yMDA4PC9ZZWFyPjxS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hcmxpZW5lIHZh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m91cm5hbCBvZiBOdXRyaXRpb24gSGVhbHRoIGFuZCBB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292aWRzcC5vdmlkLmNvbS9vdmlkd2ViLmNnaT9UPUpTJmFtcDtDU0M9WSZh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5262" w:rsidRPr="3A13CD04">
        <w:instrText xml:space="preserve"> ADDIN EN.CITE.DATA </w:instrText>
      </w:r>
      <w:r w:rsidR="00F05262" w:rsidRPr="3A13CD04">
        <w:fldChar w:fldCharType="end"/>
      </w:r>
      <w:r w:rsidR="00257B30" w:rsidRPr="3A13CD04">
        <w:fldChar w:fldCharType="separate"/>
      </w:r>
      <w:r w:rsidR="00F05262" w:rsidRPr="3A13CD04">
        <w:rPr>
          <w:noProof/>
        </w:rPr>
        <w:t>[7-12]</w:t>
      </w:r>
      <w:r w:rsidR="00257B30" w:rsidRPr="3A13CD04">
        <w:fldChar w:fldCharType="end"/>
      </w:r>
      <w:r w:rsidRPr="3A13CD04">
        <w:t xml:space="preserve">, and </w:t>
      </w:r>
      <w:r w:rsidR="004B666F" w:rsidRPr="3A13CD04">
        <w:t>close</w:t>
      </w:r>
      <w:r w:rsidRPr="3A13CD04">
        <w:t xml:space="preserve"> to</w:t>
      </w:r>
      <w:r w:rsidR="00257B30" w:rsidRPr="3A13CD04">
        <w:t xml:space="preserve"> the</w:t>
      </w:r>
      <w:r w:rsidRPr="3A13CD04">
        <w:t xml:space="preserve"> previous </w:t>
      </w:r>
      <w:r w:rsidR="00243847" w:rsidRPr="3A13CD04">
        <w:t>study</w:t>
      </w:r>
      <w:r w:rsidR="00E3752B" w:rsidRPr="3A13CD04">
        <w:t xml:space="preserve"> from </w:t>
      </w:r>
      <w:r w:rsidR="00C56F7F" w:rsidRPr="3A13CD04">
        <w:t>older</w:t>
      </w:r>
      <w:r w:rsidR="00243847" w:rsidRPr="3A13CD04">
        <w:t xml:space="preserve"> women</w:t>
      </w:r>
      <w:r w:rsidR="00C56F7F" w:rsidRPr="3A13CD04">
        <w:t xml:space="preserve"> at this </w:t>
      </w:r>
      <w:r w:rsidR="006221EB" w:rsidRPr="3A13CD04">
        <w:t xml:space="preserve">UK </w:t>
      </w:r>
      <w:r w:rsidR="00C56F7F" w:rsidRPr="3A13CD04">
        <w:t>hospital</w:t>
      </w:r>
      <w:r w:rsidRPr="3A13CD04">
        <w:t xml:space="preserve"> </w:t>
      </w:r>
      <w:r w:rsidR="00257B30" w:rsidRPr="3A13CD04">
        <w:t xml:space="preserve">of 42% </w:t>
      </w:r>
      <w:r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 </w:instrText>
      </w:r>
      <w:r w:rsidR="00F05262" w:rsidRPr="3A13CD04">
        <w:fldChar w:fldCharType="begin">
          <w:fldData xml:space="preserve">PEVuZE5vdGU+PENpdGU+PEF1dGhvcj5QaWxncmltPC9BdXRob3I+PFllYXI+MjAxNjwvWWVhcj48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</w:fldData>
        </w:fldChar>
      </w:r>
      <w:r w:rsidR="00F05262" w:rsidRPr="3A13CD04">
        <w:instrText xml:space="preserve"> ADDIN EN.CITE.DATA </w:instrText>
      </w:r>
      <w:r w:rsidR="00F05262" w:rsidRPr="3A13CD04">
        <w:fldChar w:fldCharType="end"/>
      </w:r>
      <w:r w:rsidRPr="3A13CD04">
        <w:fldChar w:fldCharType="separate"/>
      </w:r>
      <w:r w:rsidR="00F05262" w:rsidRPr="3A13CD04">
        <w:rPr>
          <w:noProof/>
        </w:rPr>
        <w:t>[10]</w:t>
      </w:r>
      <w:r w:rsidRPr="3A13CD04">
        <w:fldChar w:fldCharType="end"/>
      </w:r>
      <w:r w:rsidRPr="3A13CD04">
        <w:t>. These findings highlight the importance of assessing appeti</w:t>
      </w:r>
      <w:r w:rsidR="00257B30" w:rsidRPr="3A13CD04">
        <w:t>te in</w:t>
      </w:r>
      <w:r w:rsidR="00DF6877">
        <w:t xml:space="preserve"> hospitalised older people as </w:t>
      </w:r>
      <w:r w:rsidR="00257B30" w:rsidRPr="3A13CD04">
        <w:t>poor appetite is common</w:t>
      </w:r>
      <w:r w:rsidR="000E633C" w:rsidRPr="3A13CD04">
        <w:t xml:space="preserve">. </w:t>
      </w:r>
      <w:r w:rsidR="000E633C">
        <w:t xml:space="preserve">Establishing a unified approach to assessing appetite in older people in a clinical context is needed. We have demonstrated a high response rate to the simple 4-item SNAQ in this sample of hospitalised older people with a </w:t>
      </w:r>
      <w:r w:rsidR="000E633C" w:rsidRPr="3A13CD04">
        <w:t xml:space="preserve">completion rate over 98%, </w:t>
      </w:r>
      <w:r w:rsidR="000E633C">
        <w:t>which would indicate its utility in clinical practice.</w:t>
      </w:r>
      <w:r w:rsidR="00257B30" w:rsidRPr="3A13CD04">
        <w:t xml:space="preserve"> </w:t>
      </w:r>
    </w:p>
    <w:p w14:paraId="5738FD7D" w14:textId="648D5E39" w:rsidR="00257B30" w:rsidRDefault="000E633C" w:rsidP="00E3752B">
      <w:pPr>
        <w:spacing w:line="360" w:lineRule="auto"/>
        <w:rPr>
          <w:rFonts w:cstheme="minorHAnsi"/>
        </w:rPr>
      </w:pPr>
      <w:r>
        <w:rPr>
          <w:rFonts w:cstheme="minorHAnsi"/>
        </w:rPr>
        <w:t>S</w:t>
      </w:r>
      <w:r w:rsidR="00F05262">
        <w:rPr>
          <w:rFonts w:cstheme="minorHAnsi"/>
        </w:rPr>
        <w:t>creening for poor appetite may be a useful approach to recognise individuals at risk of adverse health outcomes including</w:t>
      </w:r>
      <w:r>
        <w:rPr>
          <w:rFonts w:cstheme="minorHAnsi"/>
        </w:rPr>
        <w:t xml:space="preserve"> our finding of </w:t>
      </w:r>
      <w:r w:rsidR="003D1D85">
        <w:rPr>
          <w:rFonts w:cstheme="minorHAnsi"/>
        </w:rPr>
        <w:t xml:space="preserve">greater </w:t>
      </w:r>
      <w:r>
        <w:rPr>
          <w:rFonts w:cstheme="minorHAnsi"/>
        </w:rPr>
        <w:t>mortality</w:t>
      </w:r>
      <w:r w:rsidR="00F05262">
        <w:rPr>
          <w:rFonts w:cstheme="minorHAnsi"/>
        </w:rPr>
        <w:t>, who may not otherwise be identified by established nutritional screening tools</w:t>
      </w:r>
      <w:r w:rsidR="006E7C0C">
        <w:rPr>
          <w:rFonts w:cstheme="minorHAnsi"/>
        </w:rPr>
        <w:t xml:space="preserve"> (this population were predominantly categorised as low nutritional-risk)</w:t>
      </w:r>
      <w:r w:rsidR="00F05262">
        <w:rPr>
          <w:rFonts w:cstheme="minorHAnsi"/>
        </w:rPr>
        <w:t>, and when other measures of mortality risk</w:t>
      </w:r>
      <w:r w:rsidR="006E7C0C">
        <w:rPr>
          <w:rFonts w:cstheme="minorHAnsi"/>
        </w:rPr>
        <w:t xml:space="preserve"> such as the Charlson index,</w:t>
      </w:r>
      <w:r w:rsidR="00F05262">
        <w:rPr>
          <w:rFonts w:cstheme="minorHAnsi"/>
        </w:rPr>
        <w:t xml:space="preserve"> </w:t>
      </w:r>
      <w:r w:rsidR="00652CCC">
        <w:rPr>
          <w:rFonts w:cstheme="minorHAnsi"/>
        </w:rPr>
        <w:t xml:space="preserve">may be </w:t>
      </w:r>
      <w:r w:rsidR="00F05262">
        <w:rPr>
          <w:rFonts w:cstheme="minorHAnsi"/>
        </w:rPr>
        <w:t>challenging to calculate in the clinical setting.</w:t>
      </w:r>
      <w:r w:rsidR="00BB017E" w:rsidRPr="00BB017E">
        <w:t xml:space="preserve"> </w:t>
      </w:r>
    </w:p>
    <w:p w14:paraId="1505E2B3" w14:textId="466089CD" w:rsidR="00CE4FE1" w:rsidRDefault="00F05262" w:rsidP="00E3752B">
      <w:pPr>
        <w:spacing w:line="360" w:lineRule="auto"/>
      </w:pPr>
      <w:r>
        <w:t xml:space="preserve">Further research is needed to understand the </w:t>
      </w:r>
      <w:r w:rsidR="00CE4FE1">
        <w:t>mechanisms</w:t>
      </w:r>
      <w:r>
        <w:t xml:space="preserve"> of poor appetite which</w:t>
      </w:r>
      <w:r w:rsidR="00CE4FE1">
        <w:t xml:space="preserve"> lead to worse </w:t>
      </w:r>
      <w:r>
        <w:t xml:space="preserve">healthcare outcomes. </w:t>
      </w:r>
      <w:r w:rsidR="00251BCE">
        <w:t>W</w:t>
      </w:r>
      <w:r>
        <w:t xml:space="preserve">eight loss and subsequent malnutrition is a recognised consequence of appetite loss </w:t>
      </w:r>
      <w:r>
        <w:fldChar w:fldCharType="begin">
          <w:fldData xml:space="preserve">PEVuZE5vdGU+PENpdGU+PEF1dGhvcj5XaWxzb248L0F1dGhvcj48WWVhcj4yMDA1PC9ZZWFyPjxS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0F2C8D">
        <w:instrText xml:space="preserve"> ADDIN EN.CITE </w:instrText>
      </w:r>
      <w:r w:rsidR="000F2C8D">
        <w:fldChar w:fldCharType="begin">
          <w:fldData xml:space="preserve">PEVuZE5vdGU+PENpdGU+PEF1dGhvcj5XaWxzb248L0F1dGhvcj48WWVhcj4yMDA1PC9ZZWFyPjxS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0F2C8D">
        <w:instrText xml:space="preserve"> ADDIN EN.CITE.DATA </w:instrText>
      </w:r>
      <w:r w:rsidR="000F2C8D">
        <w:fldChar w:fldCharType="end"/>
      </w:r>
      <w:r>
        <w:fldChar w:fldCharType="separate"/>
      </w:r>
      <w:r w:rsidR="000F2C8D">
        <w:rPr>
          <w:noProof/>
        </w:rPr>
        <w:t>[13, 21]</w:t>
      </w:r>
      <w:r>
        <w:fldChar w:fldCharType="end"/>
      </w:r>
      <w:r w:rsidR="00251BCE">
        <w:t>.</w:t>
      </w:r>
      <w:r w:rsidR="0079559B">
        <w:t xml:space="preserve"> </w:t>
      </w:r>
      <w:r w:rsidR="00251BCE">
        <w:t xml:space="preserve">However </w:t>
      </w:r>
      <w:r w:rsidR="0079559B">
        <w:t>adverse health outcomes</w:t>
      </w:r>
      <w:r w:rsidR="006E7C0C">
        <w:t>,</w:t>
      </w:r>
      <w:r w:rsidR="0079559B">
        <w:t xml:space="preserve"> such as sarcopenia and disability</w:t>
      </w:r>
      <w:r w:rsidR="006E7C0C">
        <w:t>,</w:t>
      </w:r>
      <w:r w:rsidR="0079559B">
        <w:t xml:space="preserve"> have been identified in those with anorexia of ageing independent of nutritional health indices including BMI and weight loss </w:t>
      </w:r>
      <w:r w:rsidR="0079559B">
        <w:fldChar w:fldCharType="begin">
          <w:fldData xml:space="preserve">PEVuZE5vdGU+PENpdGU+PEF1dGhvcj5MYW5kaTwvQXV0aG9yPjxZZWFyPjIwMTM8L1llYXI+PFJl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</w:fldData>
        </w:fldChar>
      </w:r>
      <w:r w:rsidR="000F2C8D">
        <w:instrText xml:space="preserve"> ADDIN EN.CITE </w:instrText>
      </w:r>
      <w:r w:rsidR="000F2C8D">
        <w:fldChar w:fldCharType="begin">
          <w:fldData xml:space="preserve">PEVuZE5vdGU+PENpdGU+PEF1dGhvcj5MYW5kaTwvQXV0aG9yPjxZZWFyPjIwMTM8L1llYXI+PFJl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</w:fldData>
        </w:fldChar>
      </w:r>
      <w:r w:rsidR="000F2C8D">
        <w:instrText xml:space="preserve"> ADDIN EN.CITE.DATA </w:instrText>
      </w:r>
      <w:r w:rsidR="000F2C8D">
        <w:fldChar w:fldCharType="end"/>
      </w:r>
      <w:r w:rsidR="0079559B">
        <w:fldChar w:fldCharType="separate"/>
      </w:r>
      <w:r w:rsidR="000F2C8D">
        <w:rPr>
          <w:noProof/>
        </w:rPr>
        <w:t>[22, 23]</w:t>
      </w:r>
      <w:r w:rsidR="0079559B">
        <w:fldChar w:fldCharType="end"/>
      </w:r>
      <w:r w:rsidR="000E633C">
        <w:t xml:space="preserve">, </w:t>
      </w:r>
      <w:r w:rsidR="00246FD2">
        <w:t>this</w:t>
      </w:r>
      <w:r w:rsidR="000E633C">
        <w:t xml:space="preserve"> aligns with our findings of increased mortality in</w:t>
      </w:r>
      <w:r w:rsidR="0079761E">
        <w:t xml:space="preserve"> this</w:t>
      </w:r>
      <w:r w:rsidR="00BA1DE1">
        <w:t xml:space="preserve"> </w:t>
      </w:r>
      <w:r w:rsidR="0079761E">
        <w:t>population</w:t>
      </w:r>
      <w:r w:rsidR="00BA1DE1">
        <w:t xml:space="preserve"> </w:t>
      </w:r>
      <w:r w:rsidR="002B301F">
        <w:t>however we were not able to assess weight loss</w:t>
      </w:r>
      <w:r w:rsidR="00BA1DE1">
        <w:t xml:space="preserve">. </w:t>
      </w:r>
      <w:r w:rsidR="00980F20">
        <w:t>F</w:t>
      </w:r>
      <w:r w:rsidR="00652CCC">
        <w:t>actors such as spec</w:t>
      </w:r>
      <w:r w:rsidR="002B301F">
        <w:t>ific micronutrient deficiencies may also</w:t>
      </w:r>
      <w:r w:rsidR="000E633C">
        <w:t xml:space="preserve"> constitute potentially-</w:t>
      </w:r>
      <w:r w:rsidR="00CE4FE1">
        <w:t>modifiable</w:t>
      </w:r>
      <w:r w:rsidR="00652CCC">
        <w:t xml:space="preserve"> mechanisms for poor health outcomes</w:t>
      </w:r>
      <w:r w:rsidR="002B301F">
        <w:t xml:space="preserve"> associated with </w:t>
      </w:r>
      <w:r w:rsidR="003D1D85">
        <w:t xml:space="preserve">low </w:t>
      </w:r>
      <w:r w:rsidR="002B301F">
        <w:t>appetite</w:t>
      </w:r>
      <w:r w:rsidR="00652CCC">
        <w:t xml:space="preserve"> </w:t>
      </w:r>
      <w:r w:rsidR="00652CCC">
        <w:fldChar w:fldCharType="begin">
          <w:fldData xml:space="preserve">PEVuZE5vdGU+PENpdGU+PEF1dGhvcj5MYW5kaTwvQXV0aG9yPjxZZWFyPjIwMTM8L1llYXI+PFJl
Y051bT40MDQ8L1JlY051bT48RGlzcGxheVRleHQ+WzIy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0F2C8D">
        <w:instrText xml:space="preserve"> ADDIN EN.CITE </w:instrText>
      </w:r>
      <w:r w:rsidR="000F2C8D">
        <w:fldChar w:fldCharType="begin">
          <w:fldData xml:space="preserve">PEVuZE5vdGU+PENpdGU+PEF1dGhvcj5MYW5kaTwvQXV0aG9yPjxZZWFyPjIwMTM8L1llYXI+PFJl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</w:fldData>
        </w:fldChar>
      </w:r>
      <w:r w:rsidR="000F2C8D">
        <w:instrText xml:space="preserve"> ADDIN EN.CITE.DATA </w:instrText>
      </w:r>
      <w:r w:rsidR="000F2C8D">
        <w:fldChar w:fldCharType="end"/>
      </w:r>
      <w:r w:rsidR="00652CCC">
        <w:fldChar w:fldCharType="separate"/>
      </w:r>
      <w:r w:rsidR="000F2C8D">
        <w:rPr>
          <w:noProof/>
        </w:rPr>
        <w:t>[22]</w:t>
      </w:r>
      <w:r w:rsidR="00652CCC">
        <w:fldChar w:fldCharType="end"/>
      </w:r>
      <w:r w:rsidR="00CE4FE1">
        <w:t xml:space="preserve">. </w:t>
      </w:r>
    </w:p>
    <w:p w14:paraId="089E58E9" w14:textId="77777777" w:rsidR="00246FD2" w:rsidRDefault="00246FD2" w:rsidP="00E3752B">
      <w:pPr>
        <w:spacing w:line="360" w:lineRule="auto"/>
      </w:pPr>
    </w:p>
    <w:p w14:paraId="51256083" w14:textId="77777777" w:rsidR="00CE4FE1" w:rsidRDefault="00CE4FE1" w:rsidP="00E3752B">
      <w:pPr>
        <w:pStyle w:val="Heading3"/>
        <w:numPr>
          <w:ilvl w:val="0"/>
          <w:numId w:val="0"/>
        </w:numPr>
        <w:spacing w:line="360" w:lineRule="auto"/>
      </w:pPr>
      <w:r>
        <w:t>Study limitations</w:t>
      </w:r>
    </w:p>
    <w:p w14:paraId="38BA41BC" w14:textId="4DFD036B" w:rsidR="00CE4FE1" w:rsidRDefault="3A13CD04" w:rsidP="3A13CD04">
      <w:pPr>
        <w:autoSpaceDE w:val="0"/>
        <w:autoSpaceDN w:val="0"/>
        <w:adjustRightInd w:val="0"/>
        <w:spacing w:after="0" w:line="360" w:lineRule="auto"/>
      </w:pPr>
      <w:r w:rsidRPr="3A13CD04">
        <w:t xml:space="preserve">This was a secondary data analysis on a combined dataset of two studies drawn from the same population, which used identical data collection methods over a three year period. This study has confirmed previously reported findings of an association between poor appetite in hospital and greater mortality but this is still limited to a population in southern England which is likely to represent a ‘better functioning’ </w:t>
      </w:r>
      <w:r w:rsidR="00575C70">
        <w:t>set</w:t>
      </w:r>
      <w:r w:rsidRPr="3A13CD04">
        <w:t xml:space="preserve"> of hospitalised older people (as indicated by the Barthel index) so may underestimate prevalence of poor appetite, with implications for understanding the impact of its effects.</w:t>
      </w:r>
      <w:r w:rsidR="00575C70">
        <w:t xml:space="preserve"> The studies also excluded inpatients with dementia, a sub-population who may be at greater risk of anorexia.</w:t>
      </w:r>
      <w:r w:rsidR="00796888">
        <w:t xml:space="preserve"> Other approaches, such as using oral intake or other proxy measures for appetite may be useful </w:t>
      </w:r>
      <w:r w:rsidR="00F0663C">
        <w:t>methods</w:t>
      </w:r>
      <w:bookmarkStart w:id="0" w:name="_GoBack"/>
      <w:bookmarkEnd w:id="0"/>
      <w:r w:rsidR="00796888">
        <w:t xml:space="preserve"> for studying this sub-population.</w:t>
      </w:r>
    </w:p>
    <w:p w14:paraId="6290B890" w14:textId="77777777" w:rsidR="00325D2E" w:rsidRPr="008D05DF" w:rsidRDefault="00325D2E" w:rsidP="00E3752B">
      <w:pPr>
        <w:autoSpaceDE w:val="0"/>
        <w:autoSpaceDN w:val="0"/>
        <w:adjustRightInd w:val="0"/>
        <w:spacing w:after="0" w:line="360" w:lineRule="auto"/>
        <w:rPr>
          <w:rFonts w:cstheme="minorHAnsi"/>
        </w:rPr>
      </w:pPr>
    </w:p>
    <w:p w14:paraId="190C1EED" w14:textId="77777777" w:rsidR="00CE4FE1" w:rsidRDefault="00CE4FE1" w:rsidP="00E3752B">
      <w:pPr>
        <w:pStyle w:val="Heading2"/>
        <w:numPr>
          <w:ilvl w:val="0"/>
          <w:numId w:val="0"/>
        </w:numPr>
        <w:spacing w:line="360" w:lineRule="auto"/>
      </w:pPr>
      <w:r>
        <w:lastRenderedPageBreak/>
        <w:t>Conclusions</w:t>
      </w:r>
    </w:p>
    <w:p w14:paraId="6B36D40D" w14:textId="69F493F2" w:rsidR="00575C70" w:rsidRDefault="3A13CD04" w:rsidP="00641564">
      <w:pPr>
        <w:spacing w:line="360" w:lineRule="auto"/>
      </w:pPr>
      <w:r>
        <w:t xml:space="preserve">We have confirmed an association between poor appetite during hospital admission and </w:t>
      </w:r>
      <w:r w:rsidR="005D3D10">
        <w:t xml:space="preserve">greater </w:t>
      </w:r>
      <w:r>
        <w:t>mortality during the six months following hospital discharge in older men and women. Po</w:t>
      </w:r>
      <w:r w:rsidR="00D06F80">
        <w:t>or appetite was common (41%),</w:t>
      </w:r>
      <w:r>
        <w:t xml:space="preserve"> in line with other estimates of hospitalised older individuals</w:t>
      </w:r>
      <w:r w:rsidR="00673127">
        <w:t>,</w:t>
      </w:r>
      <w:r w:rsidR="00D06F80">
        <w:t xml:space="preserve"> and was associated with </w:t>
      </w:r>
      <w:r w:rsidR="00673127">
        <w:t>over twice</w:t>
      </w:r>
      <w:r w:rsidR="00D06F80">
        <w:t xml:space="preserve"> the odds of mortality at six months</w:t>
      </w:r>
      <w:r w:rsidR="00964C2D">
        <w:t xml:space="preserve"> independent of comorbidity, gender and length of hospital stay</w:t>
      </w:r>
      <w:r>
        <w:t>. Appetite was assessed using the SNAQ, a simple tool feasible to administer in the acute setting, which has important potential for use in clinical practice. Further research is needed to understand the mechanisms of poor appetite which lead to increased mortality.</w:t>
      </w:r>
    </w:p>
    <w:p w14:paraId="0ADCCAAE" w14:textId="635A7EA6" w:rsidR="00673127" w:rsidRPr="00325D2E" w:rsidRDefault="00673127" w:rsidP="00641564">
      <w:pPr>
        <w:spacing w:line="360" w:lineRule="auto"/>
        <w:rPr>
          <w:b/>
        </w:rPr>
      </w:pPr>
    </w:p>
    <w:p w14:paraId="2593BE62" w14:textId="77777777" w:rsidR="00CE4FE1" w:rsidRDefault="00CE4FE1" w:rsidP="001A609F">
      <w:pPr>
        <w:pStyle w:val="Heading2"/>
        <w:numPr>
          <w:ilvl w:val="0"/>
          <w:numId w:val="0"/>
        </w:numPr>
      </w:pPr>
      <w:r>
        <w:t>Author Contributions</w:t>
      </w:r>
    </w:p>
    <w:p w14:paraId="05AF52D5" w14:textId="2FAAB5C0" w:rsidR="00641564" w:rsidRDefault="3A13CD04" w:rsidP="3A13CD04">
      <w:pPr>
        <w:autoSpaceDE w:val="0"/>
        <w:autoSpaceDN w:val="0"/>
        <w:adjustRightInd w:val="0"/>
      </w:pPr>
      <w:r w:rsidRPr="3A13CD04">
        <w:t>Conceptualization and Methodology- N.J.C, H.M, K.I., H.C.R and S.M.R, Data Collection- S.E.R.L, F.H, Formal Analysis- N.J.C, H</w:t>
      </w:r>
      <w:r w:rsidR="00350FD2">
        <w:t>.</w:t>
      </w:r>
      <w:r w:rsidRPr="3A13CD04">
        <w:t>M; Writing Original draft preparation- N.J.C Writing review &amp; editing- All Authors, Supervision- A.A.S, H.C.R and S.M.R.</w:t>
      </w:r>
    </w:p>
    <w:p w14:paraId="5CEF2AEF" w14:textId="77777777" w:rsidR="00CE4FE1" w:rsidRDefault="00CE4FE1" w:rsidP="001A609F">
      <w:pPr>
        <w:pStyle w:val="Heading2"/>
        <w:numPr>
          <w:ilvl w:val="0"/>
          <w:numId w:val="0"/>
        </w:numPr>
      </w:pPr>
      <w:r>
        <w:t>Funding</w:t>
      </w:r>
    </w:p>
    <w:p w14:paraId="29A9005E" w14:textId="2CE9A686" w:rsidR="00325D2E" w:rsidRDefault="587DD7A6" w:rsidP="00CE4FE1">
      <w:r>
        <w:t xml:space="preserve">The National Institute for Health Research (NIHR) funded this research. The views expressed are those of the authors and not necessarily those of the NHS, the NIHR or the Department of Health and Social Care. N.J.C, H.C.R and H.M receive support from the NIHR Southampton Biomedical Research Centre. S.M.R and A.A.S receive support from the NIHR Newcastle Biomedical Research Centre. H.C.R receives support from the NIHR Applied Research Collaborative (ARC) Wessex. </w:t>
      </w:r>
      <w:r w:rsidR="00796888">
        <w:t xml:space="preserve">N.J.C has received support and </w:t>
      </w:r>
      <w:r>
        <w:t>S.E.R.L is supported by the NIHR Clinical Academic Training Scheme. The studies reported in this secondary data analysis were funded by the NIHR Collaboration for Leadership in Applied Health Research and Care (CLAHRC) Wessex.</w:t>
      </w:r>
    </w:p>
    <w:p w14:paraId="18C0EA87" w14:textId="77777777" w:rsidR="00CE4FE1" w:rsidRDefault="00CE4FE1" w:rsidP="001A609F">
      <w:pPr>
        <w:pStyle w:val="Heading2"/>
        <w:numPr>
          <w:ilvl w:val="0"/>
          <w:numId w:val="0"/>
        </w:numPr>
      </w:pPr>
      <w:r>
        <w:t>Conflict of Interest</w:t>
      </w:r>
    </w:p>
    <w:p w14:paraId="5CBEBD00" w14:textId="537FE100" w:rsidR="00CE4FE1" w:rsidRDefault="00CE4FE1" w:rsidP="00CE4FE1">
      <w:pPr>
        <w:autoSpaceDE w:val="0"/>
        <w:autoSpaceDN w:val="0"/>
        <w:adjustRightInd w:val="0"/>
        <w:spacing w:after="0" w:line="276" w:lineRule="auto"/>
      </w:pPr>
      <w:r>
        <w:t>The authors declare no conflict of interest.</w:t>
      </w:r>
    </w:p>
    <w:p w14:paraId="6BE7A872" w14:textId="160920E5" w:rsidR="00EC34F2" w:rsidRDefault="00EC34F2">
      <w:r>
        <w:br w:type="page"/>
      </w:r>
    </w:p>
    <w:p w14:paraId="3F872C5B" w14:textId="13AC756E" w:rsidR="00EE5A55" w:rsidRPr="00C60DFE" w:rsidRDefault="00EE5A55" w:rsidP="00CD7370">
      <w:pPr>
        <w:autoSpaceDE w:val="0"/>
        <w:autoSpaceDN w:val="0"/>
        <w:adjustRightInd w:val="0"/>
        <w:spacing w:after="0" w:line="400" w:lineRule="atLeast"/>
        <w:rPr>
          <w:rFonts w:cstheme="minorHAnsi"/>
        </w:rPr>
      </w:pPr>
      <w:r w:rsidRPr="003D7B22">
        <w:rPr>
          <w:rFonts w:cstheme="minorHAnsi"/>
          <w:b/>
        </w:rPr>
        <w:lastRenderedPageBreak/>
        <w:t>Table 1</w:t>
      </w:r>
      <w:r w:rsidR="00595CA7" w:rsidRPr="003D7B22">
        <w:rPr>
          <w:rFonts w:cstheme="minorHAnsi"/>
          <w:b/>
        </w:rPr>
        <w:t>:</w:t>
      </w:r>
      <w:r w:rsidR="00325D2E">
        <w:rPr>
          <w:rFonts w:cstheme="minorHAnsi"/>
        </w:rPr>
        <w:t xml:space="preserve"> Population C</w:t>
      </w:r>
      <w:r w:rsidR="00595CA7">
        <w:rPr>
          <w:rFonts w:cstheme="minorHAnsi"/>
        </w:rPr>
        <w:t>haracteristics</w:t>
      </w:r>
    </w:p>
    <w:tbl>
      <w:tblPr>
        <w:tblStyle w:val="TableGrid"/>
        <w:tblW w:w="9776" w:type="dxa"/>
        <w:tblLayout w:type="fixed"/>
        <w:tblLook w:val="04A0" w:firstRow="1" w:lastRow="0" w:firstColumn="1" w:lastColumn="0" w:noHBand="0" w:noVBand="1"/>
      </w:tblPr>
      <w:tblGrid>
        <w:gridCol w:w="4531"/>
        <w:gridCol w:w="1701"/>
        <w:gridCol w:w="1701"/>
        <w:gridCol w:w="1843"/>
      </w:tblGrid>
      <w:tr w:rsidR="00DB2EB4" w:rsidRPr="009F5AEC" w14:paraId="4C8AA943" w14:textId="77777777" w:rsidTr="00DE4C14">
        <w:trPr>
          <w:trHeight w:val="251"/>
        </w:trPr>
        <w:tc>
          <w:tcPr>
            <w:tcW w:w="4531" w:type="dxa"/>
            <w:vMerge w:val="restart"/>
            <w:vAlign w:val="center"/>
          </w:tcPr>
          <w:p w14:paraId="3FBD6737" w14:textId="77777777" w:rsidR="00DB2EB4" w:rsidRPr="009F5AEC" w:rsidRDefault="00DB2EB4" w:rsidP="003D7B22">
            <w:pPr>
              <w:rPr>
                <w:b/>
              </w:rPr>
            </w:pPr>
            <w:r w:rsidRPr="009F5AEC">
              <w:rPr>
                <w:b/>
              </w:rPr>
              <w:t>Variable</w:t>
            </w:r>
          </w:p>
        </w:tc>
        <w:tc>
          <w:tcPr>
            <w:tcW w:w="5245" w:type="dxa"/>
            <w:gridSpan w:val="3"/>
            <w:vAlign w:val="center"/>
          </w:tcPr>
          <w:p w14:paraId="602D7FBF" w14:textId="32F1679E" w:rsidR="00DB2EB4" w:rsidRPr="009F5AEC" w:rsidRDefault="00DB2EB4" w:rsidP="004C2070">
            <w:pPr>
              <w:rPr>
                <w:b/>
              </w:rPr>
            </w:pPr>
            <w:r w:rsidRPr="009F5AEC">
              <w:rPr>
                <w:b/>
              </w:rPr>
              <w:t>M</w:t>
            </w:r>
            <w:r w:rsidR="004C2070">
              <w:rPr>
                <w:b/>
              </w:rPr>
              <w:t>edian (IQR)</w:t>
            </w:r>
          </w:p>
        </w:tc>
      </w:tr>
      <w:tr w:rsidR="00DB2EB4" w:rsidRPr="009F5AEC" w14:paraId="119D1251" w14:textId="77777777" w:rsidTr="00B4766F">
        <w:trPr>
          <w:trHeight w:val="251"/>
        </w:trPr>
        <w:tc>
          <w:tcPr>
            <w:tcW w:w="4531" w:type="dxa"/>
            <w:vMerge/>
            <w:vAlign w:val="center"/>
          </w:tcPr>
          <w:p w14:paraId="7E8C583C" w14:textId="77777777" w:rsidR="00DB2EB4" w:rsidRPr="009F5AEC" w:rsidRDefault="00DB2EB4" w:rsidP="003D7B22">
            <w:pPr>
              <w:rPr>
                <w:b/>
              </w:rPr>
            </w:pPr>
          </w:p>
        </w:tc>
        <w:tc>
          <w:tcPr>
            <w:tcW w:w="1701" w:type="dxa"/>
            <w:vAlign w:val="center"/>
          </w:tcPr>
          <w:p w14:paraId="69220163" w14:textId="4D5E0B29" w:rsidR="00DB2EB4" w:rsidRPr="009F5AEC" w:rsidRDefault="00DB2EB4" w:rsidP="003D7B22">
            <w:pPr>
              <w:rPr>
                <w:b/>
              </w:rPr>
            </w:pPr>
            <w:r w:rsidRPr="009F5AEC">
              <w:rPr>
                <w:b/>
              </w:rPr>
              <w:t>Total</w:t>
            </w:r>
            <w:r w:rsidR="00DE4C14">
              <w:rPr>
                <w:b/>
              </w:rPr>
              <w:t xml:space="preserve"> (n=296)</w:t>
            </w:r>
          </w:p>
        </w:tc>
        <w:tc>
          <w:tcPr>
            <w:tcW w:w="1701" w:type="dxa"/>
            <w:vAlign w:val="center"/>
          </w:tcPr>
          <w:p w14:paraId="589C1C17" w14:textId="500D847D" w:rsidR="00DB2EB4" w:rsidRPr="009F5AEC" w:rsidRDefault="00DB2EB4" w:rsidP="003D7B22">
            <w:pPr>
              <w:rPr>
                <w:b/>
              </w:rPr>
            </w:pPr>
            <w:r w:rsidRPr="009F5AEC">
              <w:rPr>
                <w:b/>
              </w:rPr>
              <w:t>Males</w:t>
            </w:r>
            <w:r w:rsidR="00DE4C14">
              <w:rPr>
                <w:b/>
              </w:rPr>
              <w:t xml:space="preserve"> (n=169)</w:t>
            </w:r>
          </w:p>
        </w:tc>
        <w:tc>
          <w:tcPr>
            <w:tcW w:w="1843" w:type="dxa"/>
            <w:vAlign w:val="center"/>
          </w:tcPr>
          <w:p w14:paraId="77EE721F" w14:textId="55496113" w:rsidR="00DB2EB4" w:rsidRPr="009F5AEC" w:rsidRDefault="00DB2EB4" w:rsidP="003D7B22">
            <w:pPr>
              <w:rPr>
                <w:b/>
              </w:rPr>
            </w:pPr>
            <w:r w:rsidRPr="009F5AEC">
              <w:rPr>
                <w:b/>
              </w:rPr>
              <w:t>Females</w:t>
            </w:r>
            <w:r w:rsidR="00DE4C14">
              <w:rPr>
                <w:b/>
              </w:rPr>
              <w:t xml:space="preserve"> (n=127)</w:t>
            </w:r>
          </w:p>
        </w:tc>
      </w:tr>
      <w:tr w:rsidR="00DB2EB4" w:rsidRPr="009F5AEC" w14:paraId="02CF6FFE" w14:textId="77777777" w:rsidTr="00B4766F">
        <w:trPr>
          <w:trHeight w:val="251"/>
        </w:trPr>
        <w:tc>
          <w:tcPr>
            <w:tcW w:w="4531" w:type="dxa"/>
            <w:vAlign w:val="center"/>
          </w:tcPr>
          <w:p w14:paraId="51D45510" w14:textId="4A8F34ED" w:rsidR="00DB2EB4" w:rsidRPr="009F5AEC" w:rsidRDefault="00DB2EB4" w:rsidP="003D7B22">
            <w:r w:rsidRPr="009F5AEC">
              <w:t>Age</w:t>
            </w:r>
            <w:r w:rsidR="00D97361">
              <w:t>*</w:t>
            </w:r>
          </w:p>
        </w:tc>
        <w:tc>
          <w:tcPr>
            <w:tcW w:w="1701" w:type="dxa"/>
            <w:vAlign w:val="center"/>
          </w:tcPr>
          <w:p w14:paraId="59D02406" w14:textId="3097BE47" w:rsidR="00DB2EB4" w:rsidRPr="009F5AEC" w:rsidRDefault="00861D14" w:rsidP="00D97361">
            <w:r>
              <w:t>82.7 (6.9</w:t>
            </w:r>
            <w:r w:rsidR="00980F20">
              <w:t>)</w:t>
            </w:r>
          </w:p>
        </w:tc>
        <w:tc>
          <w:tcPr>
            <w:tcW w:w="1701" w:type="dxa"/>
            <w:vAlign w:val="center"/>
          </w:tcPr>
          <w:p w14:paraId="2102D286" w14:textId="1C4AE3C4" w:rsidR="00DB2EB4" w:rsidRPr="009F5AEC" w:rsidRDefault="002F3250" w:rsidP="003D7B22">
            <w:r>
              <w:t>8</w:t>
            </w:r>
            <w:r w:rsidR="00FE167E">
              <w:t>2.5</w:t>
            </w:r>
            <w:r w:rsidR="00D97361">
              <w:t xml:space="preserve"> (6.7</w:t>
            </w:r>
            <w:r>
              <w:t>)</w:t>
            </w:r>
          </w:p>
        </w:tc>
        <w:tc>
          <w:tcPr>
            <w:tcW w:w="1843" w:type="dxa"/>
            <w:vAlign w:val="center"/>
          </w:tcPr>
          <w:p w14:paraId="04531814" w14:textId="649F74C1" w:rsidR="00DB2EB4" w:rsidRPr="009F5AEC" w:rsidRDefault="00D97361" w:rsidP="003D7B22">
            <w:r>
              <w:t>82.</w:t>
            </w:r>
            <w:r w:rsidR="00FE167E">
              <w:t>9</w:t>
            </w:r>
            <w:r>
              <w:t xml:space="preserve"> (7.3</w:t>
            </w:r>
            <w:r w:rsidR="002F3250">
              <w:t>)</w:t>
            </w:r>
          </w:p>
        </w:tc>
      </w:tr>
      <w:tr w:rsidR="004C2070" w:rsidRPr="009F5AEC" w14:paraId="68BD9869" w14:textId="77777777" w:rsidTr="00B4766F">
        <w:trPr>
          <w:trHeight w:val="251"/>
        </w:trPr>
        <w:tc>
          <w:tcPr>
            <w:tcW w:w="4531" w:type="dxa"/>
            <w:vAlign w:val="center"/>
          </w:tcPr>
          <w:p w14:paraId="3470E763" w14:textId="1F16C5EC" w:rsidR="004C2070" w:rsidRPr="009F5AEC" w:rsidRDefault="004C2070" w:rsidP="004C2070">
            <w:r>
              <w:t>Usual residence</w:t>
            </w:r>
            <w:r w:rsidR="00CE4FE1">
              <w:t xml:space="preserve"> prior to admission</w:t>
            </w:r>
            <w:r w:rsidRPr="004C2070">
              <w:rPr>
                <w:vertAlign w:val="superscript"/>
              </w:rPr>
              <w:t>$</w:t>
            </w:r>
          </w:p>
          <w:p w14:paraId="6A6981C7" w14:textId="77777777" w:rsidR="004C2070" w:rsidRPr="009F5AEC" w:rsidRDefault="004C2070" w:rsidP="004C2070">
            <w:r>
              <w:t xml:space="preserve">  Own</w:t>
            </w:r>
            <w:r w:rsidRPr="009F5AEC">
              <w:t xml:space="preserve"> home </w:t>
            </w:r>
          </w:p>
          <w:p w14:paraId="6CA48DB3" w14:textId="77777777" w:rsidR="004C2070" w:rsidRPr="009F5AEC" w:rsidRDefault="004C2070" w:rsidP="004C2070">
            <w:r>
              <w:t xml:space="preserve">  </w:t>
            </w:r>
            <w:r w:rsidRPr="009F5AEC">
              <w:t>Sheltered accommodation</w:t>
            </w:r>
          </w:p>
          <w:p w14:paraId="6ED7EB2C" w14:textId="7FDD0722" w:rsidR="004C2070" w:rsidRPr="009F5AEC" w:rsidRDefault="004C2070" w:rsidP="004C2070">
            <w:r>
              <w:t xml:space="preserve">  Care</w:t>
            </w:r>
            <w:r w:rsidRPr="009F5AEC">
              <w:t xml:space="preserve"> home</w:t>
            </w:r>
          </w:p>
        </w:tc>
        <w:tc>
          <w:tcPr>
            <w:tcW w:w="1701" w:type="dxa"/>
            <w:vAlign w:val="center"/>
          </w:tcPr>
          <w:p w14:paraId="5D678DF9" w14:textId="77777777" w:rsidR="004C2070" w:rsidRDefault="004C2070" w:rsidP="004C2070"/>
          <w:p w14:paraId="68BE7594" w14:textId="77777777" w:rsidR="004C2070" w:rsidRDefault="004C2070" w:rsidP="004C2070">
            <w:r>
              <w:t>278 (93.9)</w:t>
            </w:r>
          </w:p>
          <w:p w14:paraId="6DB18CB9" w14:textId="77777777" w:rsidR="004C2070" w:rsidRDefault="004C2070" w:rsidP="004C2070">
            <w:r>
              <w:t>9 (3.0)</w:t>
            </w:r>
          </w:p>
          <w:p w14:paraId="6C65DF35" w14:textId="4F708CDE" w:rsidR="004C2070" w:rsidRDefault="004C2070" w:rsidP="004C2070">
            <w:r>
              <w:t>9 (3.0)</w:t>
            </w:r>
          </w:p>
        </w:tc>
        <w:tc>
          <w:tcPr>
            <w:tcW w:w="1701" w:type="dxa"/>
            <w:vAlign w:val="center"/>
          </w:tcPr>
          <w:p w14:paraId="2BD8FDA3" w14:textId="77777777" w:rsidR="004C2070" w:rsidRDefault="004C2070" w:rsidP="004C2070"/>
          <w:p w14:paraId="3E8719A7" w14:textId="77777777" w:rsidR="004C2070" w:rsidRDefault="004C2070" w:rsidP="004C2070">
            <w:r>
              <w:t>161 (95.3)</w:t>
            </w:r>
          </w:p>
          <w:p w14:paraId="5FEFE16D" w14:textId="77777777" w:rsidR="004C2070" w:rsidRDefault="004C2070" w:rsidP="004C2070">
            <w:r>
              <w:t>4 (2.4)</w:t>
            </w:r>
          </w:p>
          <w:p w14:paraId="1B30E792" w14:textId="10A7F090" w:rsidR="004C2070" w:rsidRDefault="004C2070" w:rsidP="004C2070">
            <w:r>
              <w:t>4 (2.4)</w:t>
            </w:r>
          </w:p>
        </w:tc>
        <w:tc>
          <w:tcPr>
            <w:tcW w:w="1843" w:type="dxa"/>
            <w:vAlign w:val="center"/>
          </w:tcPr>
          <w:p w14:paraId="15C46F40" w14:textId="77777777" w:rsidR="004C2070" w:rsidRDefault="004C2070" w:rsidP="004C2070"/>
          <w:p w14:paraId="2BECA0CD" w14:textId="77777777" w:rsidR="004C2070" w:rsidRDefault="004C2070" w:rsidP="004C2070">
            <w:r>
              <w:t>117 (92.1)</w:t>
            </w:r>
          </w:p>
          <w:p w14:paraId="2FE194F1" w14:textId="77777777" w:rsidR="004C2070" w:rsidRDefault="004C2070" w:rsidP="004C2070">
            <w:r>
              <w:t>5 (3.9)</w:t>
            </w:r>
          </w:p>
          <w:p w14:paraId="3E30947F" w14:textId="7C1BAB6D" w:rsidR="004C2070" w:rsidRDefault="004C2070" w:rsidP="004C2070">
            <w:r>
              <w:t>5 (3.9)</w:t>
            </w:r>
          </w:p>
        </w:tc>
      </w:tr>
      <w:tr w:rsidR="004C2070" w:rsidRPr="009F5AEC" w14:paraId="36B6E890" w14:textId="77777777" w:rsidTr="00B4766F">
        <w:trPr>
          <w:trHeight w:val="251"/>
        </w:trPr>
        <w:tc>
          <w:tcPr>
            <w:tcW w:w="4531" w:type="dxa"/>
            <w:vAlign w:val="center"/>
          </w:tcPr>
          <w:p w14:paraId="2CD06D48" w14:textId="2C8ECFD3" w:rsidR="004C2070" w:rsidRPr="009F5AEC" w:rsidRDefault="004C2070" w:rsidP="004C2070">
            <w:r w:rsidRPr="009F5AEC">
              <w:t>Barthel Index</w:t>
            </w:r>
          </w:p>
        </w:tc>
        <w:tc>
          <w:tcPr>
            <w:tcW w:w="1701" w:type="dxa"/>
            <w:vAlign w:val="center"/>
          </w:tcPr>
          <w:p w14:paraId="52FD26D1" w14:textId="04214277" w:rsidR="004C2070" w:rsidRDefault="00D97361" w:rsidP="004C2070">
            <w:r>
              <w:t>84</w:t>
            </w:r>
            <w:r w:rsidR="004C2070">
              <w:t xml:space="preserve"> (68,97)</w:t>
            </w:r>
          </w:p>
        </w:tc>
        <w:tc>
          <w:tcPr>
            <w:tcW w:w="1701" w:type="dxa"/>
            <w:vAlign w:val="center"/>
          </w:tcPr>
          <w:p w14:paraId="54C6FA97" w14:textId="6EC32130" w:rsidR="004C2070" w:rsidRDefault="004C2070" w:rsidP="004C2070">
            <w:r>
              <w:t>88 (70,100)</w:t>
            </w:r>
          </w:p>
        </w:tc>
        <w:tc>
          <w:tcPr>
            <w:tcW w:w="1843" w:type="dxa"/>
            <w:vAlign w:val="center"/>
          </w:tcPr>
          <w:p w14:paraId="70884473" w14:textId="4EDD1144" w:rsidR="004C2070" w:rsidRDefault="004C2070" w:rsidP="004C2070">
            <w:r>
              <w:t>79 (63,92)</w:t>
            </w:r>
          </w:p>
        </w:tc>
      </w:tr>
      <w:tr w:rsidR="004C2070" w:rsidRPr="009F5AEC" w14:paraId="54B05385" w14:textId="77777777" w:rsidTr="00B4766F">
        <w:trPr>
          <w:trHeight w:val="251"/>
        </w:trPr>
        <w:tc>
          <w:tcPr>
            <w:tcW w:w="4531" w:type="dxa"/>
            <w:vAlign w:val="center"/>
          </w:tcPr>
          <w:p w14:paraId="462D4280" w14:textId="197C685B" w:rsidR="004C2070" w:rsidRPr="009F5AEC" w:rsidRDefault="004C2070" w:rsidP="004C2070">
            <w:r w:rsidRPr="009F5AEC">
              <w:t>Charlson Index</w:t>
            </w:r>
          </w:p>
        </w:tc>
        <w:tc>
          <w:tcPr>
            <w:tcW w:w="1701" w:type="dxa"/>
            <w:vAlign w:val="center"/>
          </w:tcPr>
          <w:p w14:paraId="515CF813" w14:textId="5D42AC40" w:rsidR="004C2070" w:rsidRDefault="00D97361" w:rsidP="004C2070">
            <w:r>
              <w:t>6 (4,7</w:t>
            </w:r>
            <w:r w:rsidR="004C2070">
              <w:t>)</w:t>
            </w:r>
          </w:p>
        </w:tc>
        <w:tc>
          <w:tcPr>
            <w:tcW w:w="1701" w:type="dxa"/>
            <w:vAlign w:val="center"/>
          </w:tcPr>
          <w:p w14:paraId="76A5C6FE" w14:textId="5264A2FD" w:rsidR="004C2070" w:rsidRDefault="004C2070" w:rsidP="004C2070">
            <w:r>
              <w:t>6 (5,8)</w:t>
            </w:r>
          </w:p>
        </w:tc>
        <w:tc>
          <w:tcPr>
            <w:tcW w:w="1843" w:type="dxa"/>
            <w:vAlign w:val="center"/>
          </w:tcPr>
          <w:p w14:paraId="50CFF329" w14:textId="79CDAB62" w:rsidR="004C2070" w:rsidRDefault="004C2070" w:rsidP="004C2070">
            <w:r>
              <w:t>5 (4,8)</w:t>
            </w:r>
          </w:p>
        </w:tc>
      </w:tr>
      <w:tr w:rsidR="00DB2EB4" w:rsidRPr="009F5AEC" w14:paraId="42F58C7B" w14:textId="77777777" w:rsidTr="00B4766F">
        <w:trPr>
          <w:trHeight w:val="251"/>
        </w:trPr>
        <w:tc>
          <w:tcPr>
            <w:tcW w:w="4531" w:type="dxa"/>
            <w:vAlign w:val="center"/>
          </w:tcPr>
          <w:p w14:paraId="71B58DDC" w14:textId="431AD73A" w:rsidR="00DB2EB4" w:rsidRPr="009F5AEC" w:rsidRDefault="00BE19BC" w:rsidP="003D7B22">
            <w:r>
              <w:t>Number of</w:t>
            </w:r>
            <w:r w:rsidR="00DB2EB4" w:rsidRPr="009F5AEC">
              <w:t xml:space="preserve"> medications</w:t>
            </w:r>
          </w:p>
        </w:tc>
        <w:tc>
          <w:tcPr>
            <w:tcW w:w="1701" w:type="dxa"/>
            <w:vAlign w:val="center"/>
          </w:tcPr>
          <w:p w14:paraId="5D101FE4" w14:textId="5617A5DA" w:rsidR="00DB2EB4" w:rsidRPr="009F5AEC" w:rsidRDefault="00D97361" w:rsidP="00D97361">
            <w:r>
              <w:t>8</w:t>
            </w:r>
            <w:r w:rsidR="00861D14">
              <w:t xml:space="preserve"> (</w:t>
            </w:r>
            <w:r>
              <w:t>6,11</w:t>
            </w:r>
            <w:r w:rsidR="00861D14">
              <w:t>)</w:t>
            </w:r>
          </w:p>
        </w:tc>
        <w:tc>
          <w:tcPr>
            <w:tcW w:w="1701" w:type="dxa"/>
            <w:vAlign w:val="center"/>
          </w:tcPr>
          <w:p w14:paraId="4EA4481E" w14:textId="05574702" w:rsidR="00DB2EB4" w:rsidRPr="00DE4C14" w:rsidRDefault="00DE4C14" w:rsidP="00DE4C14">
            <w:r w:rsidRPr="00DE4C14">
              <w:t xml:space="preserve">8 </w:t>
            </w:r>
            <w:r w:rsidR="002F3250" w:rsidRPr="00DE4C14">
              <w:t>(</w:t>
            </w:r>
            <w:r w:rsidRPr="00DE4C14">
              <w:t>6,11</w:t>
            </w:r>
            <w:r w:rsidR="002F3250" w:rsidRPr="00DE4C14">
              <w:t>)</w:t>
            </w:r>
          </w:p>
        </w:tc>
        <w:tc>
          <w:tcPr>
            <w:tcW w:w="1843" w:type="dxa"/>
            <w:vAlign w:val="center"/>
          </w:tcPr>
          <w:p w14:paraId="0F6F7C05" w14:textId="6E82B8E5" w:rsidR="00DB2EB4" w:rsidRPr="00DE4C14" w:rsidRDefault="002F3250" w:rsidP="003D7B22">
            <w:r w:rsidRPr="00DE4C14">
              <w:t>8</w:t>
            </w:r>
            <w:r w:rsidR="00DE4C14" w:rsidRPr="00DE4C14">
              <w:t xml:space="preserve"> (6,11)</w:t>
            </w:r>
          </w:p>
        </w:tc>
      </w:tr>
      <w:tr w:rsidR="004C2070" w:rsidRPr="009F5AEC" w14:paraId="6FC25BF8" w14:textId="77777777" w:rsidTr="00B4766F">
        <w:trPr>
          <w:trHeight w:val="251"/>
        </w:trPr>
        <w:tc>
          <w:tcPr>
            <w:tcW w:w="4531" w:type="dxa"/>
            <w:vAlign w:val="center"/>
          </w:tcPr>
          <w:p w14:paraId="7D2A2432" w14:textId="4F279883" w:rsidR="004C2070" w:rsidRPr="009F5AEC" w:rsidRDefault="004C2070" w:rsidP="004C2070">
            <w:r w:rsidRPr="009F5AEC">
              <w:t>FRAIL scale</w:t>
            </w:r>
          </w:p>
        </w:tc>
        <w:tc>
          <w:tcPr>
            <w:tcW w:w="1701" w:type="dxa"/>
            <w:vAlign w:val="center"/>
          </w:tcPr>
          <w:p w14:paraId="54BB80E8" w14:textId="3D12BC7F" w:rsidR="004C2070" w:rsidRDefault="004C2070" w:rsidP="004C2070">
            <w:r>
              <w:t>2 (1,3)</w:t>
            </w:r>
          </w:p>
        </w:tc>
        <w:tc>
          <w:tcPr>
            <w:tcW w:w="1701" w:type="dxa"/>
            <w:vAlign w:val="center"/>
          </w:tcPr>
          <w:p w14:paraId="384D301B" w14:textId="12D624FD" w:rsidR="004C2070" w:rsidRDefault="004C2070" w:rsidP="004C2070">
            <w:r>
              <w:t>2 (1,3)</w:t>
            </w:r>
          </w:p>
        </w:tc>
        <w:tc>
          <w:tcPr>
            <w:tcW w:w="1843" w:type="dxa"/>
            <w:vAlign w:val="center"/>
          </w:tcPr>
          <w:p w14:paraId="043B3DE6" w14:textId="3C55B103" w:rsidR="004C2070" w:rsidRDefault="004C2070" w:rsidP="004C2070">
            <w:r>
              <w:t>2 (1,3)</w:t>
            </w:r>
          </w:p>
        </w:tc>
      </w:tr>
      <w:tr w:rsidR="004C2070" w:rsidRPr="009F5AEC" w14:paraId="654686B7" w14:textId="77777777" w:rsidTr="00B4766F">
        <w:trPr>
          <w:trHeight w:val="251"/>
        </w:trPr>
        <w:tc>
          <w:tcPr>
            <w:tcW w:w="4531" w:type="dxa"/>
            <w:vAlign w:val="center"/>
          </w:tcPr>
          <w:p w14:paraId="29C1547F" w14:textId="43BF500B" w:rsidR="004C2070" w:rsidRPr="009F5AEC" w:rsidRDefault="004C2070" w:rsidP="004C2070">
            <w:r w:rsidRPr="009F5AEC">
              <w:t>Grip strength (kg)</w:t>
            </w:r>
          </w:p>
        </w:tc>
        <w:tc>
          <w:tcPr>
            <w:tcW w:w="1701" w:type="dxa"/>
            <w:vAlign w:val="center"/>
          </w:tcPr>
          <w:p w14:paraId="78D34D65" w14:textId="1D6E9575" w:rsidR="004C2070" w:rsidRDefault="004C2070" w:rsidP="004C2070">
            <w:r>
              <w:t>20 (14,26)</w:t>
            </w:r>
          </w:p>
        </w:tc>
        <w:tc>
          <w:tcPr>
            <w:tcW w:w="1701" w:type="dxa"/>
            <w:vAlign w:val="center"/>
          </w:tcPr>
          <w:p w14:paraId="5D4D23E9" w14:textId="36686CB7" w:rsidR="004C2070" w:rsidRDefault="004C2070" w:rsidP="004C2070">
            <w:r>
              <w:t>24 (19, 30)</w:t>
            </w:r>
          </w:p>
        </w:tc>
        <w:tc>
          <w:tcPr>
            <w:tcW w:w="1843" w:type="dxa"/>
            <w:vAlign w:val="center"/>
          </w:tcPr>
          <w:p w14:paraId="7367842C" w14:textId="5F1F7FB2" w:rsidR="004C2070" w:rsidRDefault="004C2070" w:rsidP="004C2070">
            <w:r>
              <w:t>14 (10,18)</w:t>
            </w:r>
          </w:p>
        </w:tc>
      </w:tr>
      <w:tr w:rsidR="004C2070" w:rsidRPr="009F5AEC" w14:paraId="23F2317E" w14:textId="77777777" w:rsidTr="00B4766F">
        <w:trPr>
          <w:trHeight w:val="251"/>
        </w:trPr>
        <w:tc>
          <w:tcPr>
            <w:tcW w:w="4531" w:type="dxa"/>
            <w:vAlign w:val="center"/>
          </w:tcPr>
          <w:p w14:paraId="178A3C72" w14:textId="08D443D2" w:rsidR="004C2070" w:rsidRPr="009F5AEC" w:rsidRDefault="004C2070" w:rsidP="004C2070">
            <w:r w:rsidRPr="009F5AEC">
              <w:t>S</w:t>
            </w:r>
            <w:r>
              <w:t xml:space="preserve">implified </w:t>
            </w:r>
            <w:r w:rsidRPr="009F5AEC">
              <w:t>N</w:t>
            </w:r>
            <w:r>
              <w:t xml:space="preserve">utritional </w:t>
            </w:r>
            <w:r w:rsidRPr="009F5AEC">
              <w:t>A</w:t>
            </w:r>
            <w:r>
              <w:t xml:space="preserve">ppetite </w:t>
            </w:r>
            <w:r w:rsidRPr="009F5AEC">
              <w:t>Q</w:t>
            </w:r>
            <w:r>
              <w:t>uestionnaire</w:t>
            </w:r>
            <w:r w:rsidR="00D97361">
              <w:t>*</w:t>
            </w:r>
          </w:p>
        </w:tc>
        <w:tc>
          <w:tcPr>
            <w:tcW w:w="1701" w:type="dxa"/>
            <w:vAlign w:val="center"/>
          </w:tcPr>
          <w:p w14:paraId="2D3DAB98" w14:textId="2B24638B" w:rsidR="004C2070" w:rsidRDefault="00153DA5" w:rsidP="004C2070">
            <w:r>
              <w:t>13.8 (2.6</w:t>
            </w:r>
            <w:r w:rsidR="004C2070">
              <w:t>)</w:t>
            </w:r>
          </w:p>
        </w:tc>
        <w:tc>
          <w:tcPr>
            <w:tcW w:w="1701" w:type="dxa"/>
            <w:vAlign w:val="center"/>
          </w:tcPr>
          <w:p w14:paraId="31ECB951" w14:textId="6E5E6823" w:rsidR="004C2070" w:rsidRDefault="00153DA5" w:rsidP="004C2070">
            <w:r>
              <w:t>14.1 (2.5</w:t>
            </w:r>
            <w:r w:rsidR="004C2070">
              <w:t>)</w:t>
            </w:r>
          </w:p>
        </w:tc>
        <w:tc>
          <w:tcPr>
            <w:tcW w:w="1843" w:type="dxa"/>
            <w:vAlign w:val="center"/>
          </w:tcPr>
          <w:p w14:paraId="618E1CC2" w14:textId="0CD718C9" w:rsidR="004C2070" w:rsidRDefault="00153DA5" w:rsidP="004C2070">
            <w:r>
              <w:t>13.5 (2.6</w:t>
            </w:r>
            <w:r w:rsidR="004C2070">
              <w:t>)</w:t>
            </w:r>
          </w:p>
        </w:tc>
      </w:tr>
      <w:tr w:rsidR="00DB2EB4" w:rsidRPr="009F5AEC" w14:paraId="73C154A1" w14:textId="77777777" w:rsidTr="00B4766F">
        <w:trPr>
          <w:trHeight w:val="251"/>
        </w:trPr>
        <w:tc>
          <w:tcPr>
            <w:tcW w:w="4531" w:type="dxa"/>
            <w:vAlign w:val="center"/>
          </w:tcPr>
          <w:p w14:paraId="4589BB1C" w14:textId="24BE5056" w:rsidR="00DB2EB4" w:rsidRPr="009F5AEC" w:rsidRDefault="00DB2EB4" w:rsidP="003D7B22">
            <w:r w:rsidRPr="009F5AEC">
              <w:t>B</w:t>
            </w:r>
            <w:r w:rsidR="004C2070">
              <w:t xml:space="preserve">ody </w:t>
            </w:r>
            <w:r w:rsidRPr="009F5AEC">
              <w:t>M</w:t>
            </w:r>
            <w:r w:rsidR="004C2070">
              <w:t xml:space="preserve">ass </w:t>
            </w:r>
            <w:r w:rsidRPr="009F5AEC">
              <w:t>I</w:t>
            </w:r>
            <w:r w:rsidR="004C2070">
              <w:t>ndex</w:t>
            </w:r>
          </w:p>
        </w:tc>
        <w:tc>
          <w:tcPr>
            <w:tcW w:w="1701" w:type="dxa"/>
            <w:vAlign w:val="center"/>
          </w:tcPr>
          <w:p w14:paraId="4FDC0A85" w14:textId="0A28F08B" w:rsidR="00DB2EB4" w:rsidRPr="009F5AEC" w:rsidRDefault="006A268E" w:rsidP="00B110F4">
            <w:r>
              <w:t>25 (21,28)</w:t>
            </w:r>
          </w:p>
        </w:tc>
        <w:tc>
          <w:tcPr>
            <w:tcW w:w="1701" w:type="dxa"/>
            <w:vAlign w:val="center"/>
          </w:tcPr>
          <w:p w14:paraId="478C78FE" w14:textId="7F16C4F7" w:rsidR="00DB2EB4" w:rsidRPr="009F5AEC" w:rsidRDefault="0044776C" w:rsidP="003D7B22">
            <w:r>
              <w:t>2</w:t>
            </w:r>
            <w:r w:rsidR="00B110F4">
              <w:t>5 (22,27</w:t>
            </w:r>
            <w:r>
              <w:t>)</w:t>
            </w:r>
          </w:p>
        </w:tc>
        <w:tc>
          <w:tcPr>
            <w:tcW w:w="1843" w:type="dxa"/>
            <w:vAlign w:val="center"/>
          </w:tcPr>
          <w:p w14:paraId="730A7898" w14:textId="489A9C21" w:rsidR="00DB2EB4" w:rsidRPr="009F5AEC" w:rsidRDefault="00B110F4" w:rsidP="00B110F4">
            <w:r>
              <w:t>25</w:t>
            </w:r>
            <w:r w:rsidR="0044776C">
              <w:t xml:space="preserve"> (21,29)</w:t>
            </w:r>
          </w:p>
        </w:tc>
      </w:tr>
      <w:tr w:rsidR="004C2070" w:rsidRPr="009F5AEC" w14:paraId="58DAADEA" w14:textId="77777777" w:rsidTr="00B4766F">
        <w:trPr>
          <w:trHeight w:val="251"/>
        </w:trPr>
        <w:tc>
          <w:tcPr>
            <w:tcW w:w="4531" w:type="dxa"/>
            <w:vAlign w:val="center"/>
          </w:tcPr>
          <w:p w14:paraId="7E8A3F9C" w14:textId="30BB83DC" w:rsidR="004C2070" w:rsidRPr="009F5AEC" w:rsidRDefault="004C2070" w:rsidP="004C2070">
            <w:r>
              <w:t>Malnutrition Universal Screening Tool</w:t>
            </w:r>
            <w:r w:rsidRPr="004C2070">
              <w:rPr>
                <w:vertAlign w:val="superscript"/>
              </w:rPr>
              <w:t>$</w:t>
            </w:r>
          </w:p>
          <w:p w14:paraId="18B73065" w14:textId="77777777" w:rsidR="004C2070" w:rsidRPr="009F5AEC" w:rsidRDefault="004C2070" w:rsidP="004C2070">
            <w:r>
              <w:t xml:space="preserve">  </w:t>
            </w:r>
            <w:r w:rsidRPr="009F5AEC">
              <w:t>Low risk</w:t>
            </w:r>
          </w:p>
          <w:p w14:paraId="46C85BBF" w14:textId="77777777" w:rsidR="004C2070" w:rsidRPr="009F5AEC" w:rsidRDefault="004C2070" w:rsidP="004C2070">
            <w:r>
              <w:t xml:space="preserve">  </w:t>
            </w:r>
            <w:r w:rsidRPr="009F5AEC">
              <w:t>Medium risk</w:t>
            </w:r>
          </w:p>
          <w:p w14:paraId="3C033CF8" w14:textId="0F748C0D" w:rsidR="004C2070" w:rsidRPr="009F5AEC" w:rsidRDefault="004C2070" w:rsidP="004C2070">
            <w:r>
              <w:t xml:space="preserve">  </w:t>
            </w:r>
            <w:r w:rsidRPr="009F5AEC">
              <w:t>High Risk</w:t>
            </w:r>
          </w:p>
        </w:tc>
        <w:tc>
          <w:tcPr>
            <w:tcW w:w="1701" w:type="dxa"/>
            <w:vAlign w:val="center"/>
          </w:tcPr>
          <w:p w14:paraId="052D8427" w14:textId="77777777" w:rsidR="004C2070" w:rsidRPr="009F5AEC" w:rsidRDefault="004C2070" w:rsidP="004C2070"/>
          <w:p w14:paraId="3E336CD6" w14:textId="77777777" w:rsidR="004C2070" w:rsidRDefault="004C2070" w:rsidP="004C2070">
            <w:pPr>
              <w:tabs>
                <w:tab w:val="left" w:pos="1234"/>
              </w:tabs>
            </w:pPr>
            <w:r>
              <w:t>228 (80.0)</w:t>
            </w:r>
          </w:p>
          <w:p w14:paraId="55E32F13" w14:textId="77777777" w:rsidR="004C2070" w:rsidRDefault="004C2070" w:rsidP="004C2070">
            <w:pPr>
              <w:tabs>
                <w:tab w:val="left" w:pos="1234"/>
              </w:tabs>
            </w:pPr>
            <w:r>
              <w:t>28 (9.8)</w:t>
            </w:r>
          </w:p>
          <w:p w14:paraId="6346DB19" w14:textId="0791C3DF" w:rsidR="004C2070" w:rsidRDefault="004C2070" w:rsidP="004C2070">
            <w:r>
              <w:t>29 (10.18)</w:t>
            </w:r>
          </w:p>
        </w:tc>
        <w:tc>
          <w:tcPr>
            <w:tcW w:w="1701" w:type="dxa"/>
            <w:vAlign w:val="center"/>
          </w:tcPr>
          <w:p w14:paraId="7E13FEED" w14:textId="77777777" w:rsidR="004C2070" w:rsidRDefault="004C2070" w:rsidP="004C2070"/>
          <w:p w14:paraId="6027BDC9" w14:textId="77777777" w:rsidR="004C2070" w:rsidRDefault="004C2070" w:rsidP="004C2070">
            <w:r>
              <w:t>129 (79.6)</w:t>
            </w:r>
          </w:p>
          <w:p w14:paraId="6FA8B33D" w14:textId="77777777" w:rsidR="004C2070" w:rsidRDefault="004C2070" w:rsidP="004C2070">
            <w:r>
              <w:t>16 (9.9)</w:t>
            </w:r>
          </w:p>
          <w:p w14:paraId="3050393B" w14:textId="35F12897" w:rsidR="004C2070" w:rsidRDefault="004C2070" w:rsidP="004C2070">
            <w:r>
              <w:t>17 (10.49)</w:t>
            </w:r>
          </w:p>
        </w:tc>
        <w:tc>
          <w:tcPr>
            <w:tcW w:w="1843" w:type="dxa"/>
            <w:vAlign w:val="center"/>
          </w:tcPr>
          <w:p w14:paraId="7FAF0563" w14:textId="77777777" w:rsidR="004C2070" w:rsidRPr="009F5AEC" w:rsidRDefault="004C2070" w:rsidP="004C2070"/>
          <w:p w14:paraId="786EB3AD" w14:textId="77777777" w:rsidR="004C2070" w:rsidRDefault="004C2070" w:rsidP="004C2070">
            <w:r>
              <w:t>99 (77.95)</w:t>
            </w:r>
          </w:p>
          <w:p w14:paraId="49EFF8D8" w14:textId="77777777" w:rsidR="004C2070" w:rsidRDefault="004C2070" w:rsidP="004C2070">
            <w:r>
              <w:t>12 (9.45)</w:t>
            </w:r>
          </w:p>
          <w:p w14:paraId="10B05C89" w14:textId="162A6032" w:rsidR="004C2070" w:rsidRDefault="004C2070" w:rsidP="004C2070">
            <w:r>
              <w:t>12 (9.45)</w:t>
            </w:r>
          </w:p>
        </w:tc>
      </w:tr>
      <w:tr w:rsidR="004C2070" w:rsidRPr="009F5AEC" w14:paraId="3863E4D1" w14:textId="77777777" w:rsidTr="00B4766F">
        <w:trPr>
          <w:trHeight w:val="251"/>
        </w:trPr>
        <w:tc>
          <w:tcPr>
            <w:tcW w:w="4531" w:type="dxa"/>
            <w:vAlign w:val="center"/>
          </w:tcPr>
          <w:p w14:paraId="4DB6FDB2" w14:textId="74223DE3" w:rsidR="004C2070" w:rsidRPr="009F5AEC" w:rsidRDefault="004C2070" w:rsidP="004C2070">
            <w:r w:rsidRPr="009F5AEC">
              <w:t>Length of stay (days)</w:t>
            </w:r>
          </w:p>
        </w:tc>
        <w:tc>
          <w:tcPr>
            <w:tcW w:w="1701" w:type="dxa"/>
            <w:vAlign w:val="center"/>
          </w:tcPr>
          <w:p w14:paraId="002F7D4B" w14:textId="60AD13AA" w:rsidR="004C2070" w:rsidRPr="009F5AEC" w:rsidRDefault="004C2070" w:rsidP="004C2070">
            <w:r>
              <w:t>12 (6,21)</w:t>
            </w:r>
          </w:p>
        </w:tc>
        <w:tc>
          <w:tcPr>
            <w:tcW w:w="1701" w:type="dxa"/>
            <w:vAlign w:val="center"/>
          </w:tcPr>
          <w:p w14:paraId="38E661BD" w14:textId="6AD857AB" w:rsidR="004C2070" w:rsidRPr="009F5AEC" w:rsidRDefault="004C2070" w:rsidP="004C2070">
            <w:r>
              <w:t>12 (6,20)</w:t>
            </w:r>
          </w:p>
        </w:tc>
        <w:tc>
          <w:tcPr>
            <w:tcW w:w="1843" w:type="dxa"/>
            <w:vAlign w:val="center"/>
          </w:tcPr>
          <w:p w14:paraId="7940720A" w14:textId="08A81F14" w:rsidR="004C2070" w:rsidRPr="009F5AEC" w:rsidRDefault="004C2070" w:rsidP="004C2070">
            <w:r>
              <w:t>12.5 (6,22)</w:t>
            </w:r>
          </w:p>
        </w:tc>
      </w:tr>
      <w:tr w:rsidR="00DB2EB4" w:rsidRPr="009F5AEC" w14:paraId="20D1E92D" w14:textId="77777777" w:rsidTr="00B4766F">
        <w:trPr>
          <w:trHeight w:val="251"/>
        </w:trPr>
        <w:tc>
          <w:tcPr>
            <w:tcW w:w="4531" w:type="dxa"/>
            <w:vAlign w:val="center"/>
          </w:tcPr>
          <w:p w14:paraId="6B4DF114" w14:textId="76F61553" w:rsidR="00DB2EB4" w:rsidRPr="009F5AEC" w:rsidRDefault="00D97361" w:rsidP="003D7B22">
            <w:r>
              <w:t>Deceased</w:t>
            </w:r>
            <w:r w:rsidR="004C2070">
              <w:t xml:space="preserve"> at 6 month follow up</w:t>
            </w:r>
            <w:r w:rsidR="004C2070" w:rsidRPr="004C2070">
              <w:rPr>
                <w:vertAlign w:val="superscript"/>
              </w:rPr>
              <w:t>$</w:t>
            </w:r>
          </w:p>
        </w:tc>
        <w:tc>
          <w:tcPr>
            <w:tcW w:w="1701" w:type="dxa"/>
            <w:vAlign w:val="center"/>
          </w:tcPr>
          <w:p w14:paraId="28266D3A" w14:textId="3E4AD4A4" w:rsidR="00DB2EB4" w:rsidRPr="009F5AEC" w:rsidRDefault="003B5BF1" w:rsidP="003D7B22">
            <w:r>
              <w:t>42 (14)</w:t>
            </w:r>
          </w:p>
        </w:tc>
        <w:tc>
          <w:tcPr>
            <w:tcW w:w="1701" w:type="dxa"/>
            <w:vAlign w:val="center"/>
          </w:tcPr>
          <w:p w14:paraId="6538FF58" w14:textId="5642ECE9" w:rsidR="00DB2EB4" w:rsidRPr="009F5AEC" w:rsidRDefault="00DE4C14" w:rsidP="003D7B22">
            <w:r>
              <w:t>31 (18</w:t>
            </w:r>
            <w:r w:rsidR="003B5BF1">
              <w:t>)</w:t>
            </w:r>
          </w:p>
        </w:tc>
        <w:tc>
          <w:tcPr>
            <w:tcW w:w="1843" w:type="dxa"/>
            <w:vAlign w:val="center"/>
          </w:tcPr>
          <w:p w14:paraId="56A8B26D" w14:textId="67AAC75E" w:rsidR="00DB2EB4" w:rsidRPr="009F5AEC" w:rsidRDefault="00DE4C14" w:rsidP="003D7B22">
            <w:r>
              <w:t>11 (</w:t>
            </w:r>
            <w:r w:rsidR="003B5BF1">
              <w:t>8</w:t>
            </w:r>
            <w:r>
              <w:t>.6</w:t>
            </w:r>
            <w:r w:rsidR="003B5BF1">
              <w:t>)</w:t>
            </w:r>
          </w:p>
        </w:tc>
      </w:tr>
    </w:tbl>
    <w:p w14:paraId="6B51FDF4" w14:textId="726CE71B" w:rsidR="000151BE" w:rsidRDefault="004C2070" w:rsidP="004C2070">
      <w:pPr>
        <w:autoSpaceDE w:val="0"/>
        <w:autoSpaceDN w:val="0"/>
        <w:adjustRightInd w:val="0"/>
        <w:spacing w:after="0" w:line="400" w:lineRule="atLeast"/>
        <w:rPr>
          <w:rFonts w:cstheme="minorHAnsi"/>
          <w:b/>
        </w:rPr>
      </w:pPr>
      <w:r>
        <w:rPr>
          <w:rFonts w:cstheme="minorHAnsi"/>
          <w:b/>
        </w:rPr>
        <w:t>*Reported as m</w:t>
      </w:r>
      <w:r w:rsidRPr="004C2070">
        <w:rPr>
          <w:rFonts w:cstheme="minorHAnsi"/>
          <w:b/>
        </w:rPr>
        <w:t>ean (</w:t>
      </w:r>
      <w:r w:rsidR="00CD2B87">
        <w:rPr>
          <w:rFonts w:cstheme="minorHAnsi"/>
          <w:b/>
        </w:rPr>
        <w:t>standard deviation</w:t>
      </w:r>
      <w:r w:rsidRPr="004C2070">
        <w:rPr>
          <w:rFonts w:cstheme="minorHAnsi"/>
          <w:b/>
        </w:rPr>
        <w:t xml:space="preserve">), </w:t>
      </w:r>
      <w:r w:rsidRPr="004C2070">
        <w:rPr>
          <w:rFonts w:cstheme="minorHAnsi"/>
          <w:b/>
          <w:vertAlign w:val="superscript"/>
        </w:rPr>
        <w:t>$</w:t>
      </w:r>
      <w:r>
        <w:rPr>
          <w:rFonts w:cstheme="minorHAnsi"/>
          <w:b/>
        </w:rPr>
        <w:t>Reported as f</w:t>
      </w:r>
      <w:r w:rsidRPr="004C2070">
        <w:rPr>
          <w:rFonts w:cstheme="minorHAnsi"/>
          <w:b/>
        </w:rPr>
        <w:t>requency (percent)</w:t>
      </w:r>
    </w:p>
    <w:p w14:paraId="6A139CF4" w14:textId="62B0A25B" w:rsidR="00575C70" w:rsidRDefault="00575C70" w:rsidP="004C2070">
      <w:pPr>
        <w:autoSpaceDE w:val="0"/>
        <w:autoSpaceDN w:val="0"/>
        <w:adjustRightInd w:val="0"/>
        <w:spacing w:after="0" w:line="400" w:lineRule="atLeast"/>
        <w:rPr>
          <w:rFonts w:cstheme="minorHAnsi"/>
          <w:b/>
        </w:rPr>
      </w:pPr>
    </w:p>
    <w:p w14:paraId="39C287B5" w14:textId="1431EC1C" w:rsidR="00C60DFE" w:rsidRDefault="00EE5A55" w:rsidP="00CD7370">
      <w:pPr>
        <w:autoSpaceDE w:val="0"/>
        <w:autoSpaceDN w:val="0"/>
        <w:adjustRightInd w:val="0"/>
        <w:spacing w:after="0" w:line="400" w:lineRule="atLeast"/>
        <w:rPr>
          <w:rFonts w:cstheme="minorHAnsi"/>
        </w:rPr>
      </w:pPr>
      <w:r w:rsidRPr="003D7B22">
        <w:rPr>
          <w:rFonts w:cstheme="minorHAnsi"/>
          <w:b/>
        </w:rPr>
        <w:t>Table 2</w:t>
      </w:r>
      <w:r w:rsidR="00C60DFE" w:rsidRPr="003D7B22">
        <w:rPr>
          <w:rFonts w:cstheme="minorHAnsi"/>
          <w:b/>
        </w:rPr>
        <w:t>.</w:t>
      </w:r>
      <w:r w:rsidR="00C60DFE">
        <w:rPr>
          <w:rFonts w:cstheme="minorHAnsi"/>
        </w:rPr>
        <w:t xml:space="preserve"> Unadjusted </w:t>
      </w:r>
      <w:r w:rsidR="00325D2E">
        <w:rPr>
          <w:rFonts w:cstheme="minorHAnsi"/>
        </w:rPr>
        <w:t>and A</w:t>
      </w:r>
      <w:r w:rsidR="00C60DFE">
        <w:rPr>
          <w:rFonts w:cstheme="minorHAnsi"/>
        </w:rPr>
        <w:t xml:space="preserve">djusted </w:t>
      </w:r>
      <w:r w:rsidR="00325D2E">
        <w:rPr>
          <w:rFonts w:cstheme="minorHAnsi"/>
        </w:rPr>
        <w:t>Odds R</w:t>
      </w:r>
      <w:r w:rsidR="009C36F7">
        <w:rPr>
          <w:rFonts w:cstheme="minorHAnsi"/>
        </w:rPr>
        <w:t>atio</w:t>
      </w:r>
      <w:r w:rsidR="00C378BC">
        <w:rPr>
          <w:rFonts w:cstheme="minorHAnsi"/>
        </w:rPr>
        <w:t>s</w:t>
      </w:r>
      <w:r w:rsidR="00D02FC3">
        <w:rPr>
          <w:rFonts w:cstheme="minorHAnsi"/>
        </w:rPr>
        <w:t xml:space="preserve"> for</w:t>
      </w:r>
      <w:r w:rsidR="00325D2E">
        <w:rPr>
          <w:rFonts w:cstheme="minorHAnsi"/>
        </w:rPr>
        <w:t xml:space="preserve"> M</w:t>
      </w:r>
      <w:r w:rsidR="00D02FC3">
        <w:rPr>
          <w:rFonts w:cstheme="minorHAnsi"/>
        </w:rPr>
        <w:t>ortality</w:t>
      </w:r>
      <w:r w:rsidR="00325D2E">
        <w:rPr>
          <w:rFonts w:cstheme="minorHAnsi"/>
        </w:rPr>
        <w:t xml:space="preserve"> Six Months Post Hospital Discharge</w:t>
      </w:r>
      <w:r w:rsidR="00EC34F2">
        <w:rPr>
          <w:rFonts w:cstheme="minorHAnsi"/>
        </w:rPr>
        <w:t xml:space="preserve"> </w:t>
      </w:r>
    </w:p>
    <w:tbl>
      <w:tblPr>
        <w:tblStyle w:val="TableGrid"/>
        <w:tblW w:w="9752" w:type="dxa"/>
        <w:tblLook w:val="04A0" w:firstRow="1" w:lastRow="0" w:firstColumn="1" w:lastColumn="0" w:noHBand="0" w:noVBand="1"/>
      </w:tblPr>
      <w:tblGrid>
        <w:gridCol w:w="1857"/>
        <w:gridCol w:w="2117"/>
        <w:gridCol w:w="607"/>
        <w:gridCol w:w="1922"/>
        <w:gridCol w:w="607"/>
        <w:gridCol w:w="1957"/>
        <w:gridCol w:w="685"/>
      </w:tblGrid>
      <w:tr w:rsidR="00C378BC" w14:paraId="793D8B0B" w14:textId="4007354F" w:rsidTr="00673127">
        <w:trPr>
          <w:trHeight w:val="401"/>
        </w:trPr>
        <w:tc>
          <w:tcPr>
            <w:tcW w:w="1857" w:type="dxa"/>
            <w:vAlign w:val="center"/>
          </w:tcPr>
          <w:p w14:paraId="76DCEB90" w14:textId="77777777" w:rsidR="00C378BC" w:rsidRPr="003D7B22" w:rsidRDefault="00C378BC" w:rsidP="00673127">
            <w:pPr>
              <w:rPr>
                <w:b/>
              </w:rPr>
            </w:pPr>
            <w:r w:rsidRPr="003D7B22">
              <w:rPr>
                <w:b/>
              </w:rPr>
              <w:t>Variable</w:t>
            </w:r>
          </w:p>
        </w:tc>
        <w:tc>
          <w:tcPr>
            <w:tcW w:w="2117" w:type="dxa"/>
            <w:vAlign w:val="center"/>
          </w:tcPr>
          <w:p w14:paraId="5F09B2DF" w14:textId="77777777" w:rsidR="00673127" w:rsidRDefault="00C378BC" w:rsidP="00673127">
            <w:pPr>
              <w:rPr>
                <w:b/>
              </w:rPr>
            </w:pPr>
            <w:r w:rsidRPr="003D7B22">
              <w:rPr>
                <w:b/>
              </w:rPr>
              <w:t>Unadjusted OR</w:t>
            </w:r>
          </w:p>
          <w:p w14:paraId="1445F817" w14:textId="122001A9" w:rsidR="00C378BC" w:rsidRPr="003D7B22" w:rsidRDefault="00C378BC" w:rsidP="00673127">
            <w:pPr>
              <w:rPr>
                <w:b/>
              </w:rPr>
            </w:pPr>
            <w:r w:rsidRPr="003D7B22">
              <w:rPr>
                <w:b/>
              </w:rPr>
              <w:t>(95% CI)</w:t>
            </w:r>
          </w:p>
        </w:tc>
        <w:tc>
          <w:tcPr>
            <w:tcW w:w="607" w:type="dxa"/>
            <w:vAlign w:val="center"/>
          </w:tcPr>
          <w:p w14:paraId="5B4B38BC" w14:textId="77777777" w:rsidR="00C378BC" w:rsidRPr="003D7B22" w:rsidRDefault="00C378BC" w:rsidP="00673127">
            <w:pPr>
              <w:rPr>
                <w:b/>
              </w:rPr>
            </w:pPr>
            <w:r w:rsidRPr="003D7B22">
              <w:rPr>
                <w:b/>
              </w:rPr>
              <w:t xml:space="preserve">P </w:t>
            </w:r>
          </w:p>
        </w:tc>
        <w:tc>
          <w:tcPr>
            <w:tcW w:w="1922" w:type="dxa"/>
            <w:vAlign w:val="center"/>
          </w:tcPr>
          <w:p w14:paraId="39EDDA98" w14:textId="77777777" w:rsidR="00673127" w:rsidRDefault="00C378BC" w:rsidP="00673127">
            <w:pPr>
              <w:rPr>
                <w:b/>
              </w:rPr>
            </w:pPr>
            <w:r w:rsidRPr="003D7B22">
              <w:rPr>
                <w:b/>
              </w:rPr>
              <w:t xml:space="preserve">Adjusted OR </w:t>
            </w:r>
          </w:p>
          <w:p w14:paraId="6FCC6ED8" w14:textId="70EC7267" w:rsidR="00C378BC" w:rsidRPr="003D7B22" w:rsidRDefault="00C378BC" w:rsidP="00673127">
            <w:pPr>
              <w:rPr>
                <w:b/>
              </w:rPr>
            </w:pPr>
            <w:r w:rsidRPr="003D7B22">
              <w:rPr>
                <w:b/>
              </w:rPr>
              <w:t>(95% CI)</w:t>
            </w:r>
          </w:p>
        </w:tc>
        <w:tc>
          <w:tcPr>
            <w:tcW w:w="607" w:type="dxa"/>
            <w:vAlign w:val="center"/>
          </w:tcPr>
          <w:p w14:paraId="10C5398D" w14:textId="77777777" w:rsidR="00C378BC" w:rsidRPr="003D7B22" w:rsidRDefault="00C378BC" w:rsidP="00673127">
            <w:pPr>
              <w:rPr>
                <w:b/>
              </w:rPr>
            </w:pPr>
            <w:r>
              <w:rPr>
                <w:b/>
              </w:rPr>
              <w:t>P</w:t>
            </w:r>
          </w:p>
        </w:tc>
        <w:tc>
          <w:tcPr>
            <w:tcW w:w="1957" w:type="dxa"/>
            <w:vAlign w:val="center"/>
          </w:tcPr>
          <w:p w14:paraId="7D732E4A" w14:textId="77777777" w:rsidR="00673127" w:rsidRDefault="00C378BC" w:rsidP="00673127">
            <w:pPr>
              <w:rPr>
                <w:b/>
              </w:rPr>
            </w:pPr>
            <w:r>
              <w:rPr>
                <w:b/>
              </w:rPr>
              <w:t xml:space="preserve">Adjusted OR </w:t>
            </w:r>
          </w:p>
          <w:p w14:paraId="3D29A3FD" w14:textId="74E7D8C0" w:rsidR="00C378BC" w:rsidRDefault="00C378BC" w:rsidP="00673127">
            <w:pPr>
              <w:rPr>
                <w:b/>
              </w:rPr>
            </w:pPr>
            <w:r>
              <w:rPr>
                <w:b/>
              </w:rPr>
              <w:t>(95% CI)</w:t>
            </w:r>
          </w:p>
        </w:tc>
        <w:tc>
          <w:tcPr>
            <w:tcW w:w="685" w:type="dxa"/>
            <w:vAlign w:val="center"/>
          </w:tcPr>
          <w:p w14:paraId="6F94F535" w14:textId="149E8B18" w:rsidR="00C378BC" w:rsidRDefault="00C378BC" w:rsidP="00673127">
            <w:pPr>
              <w:rPr>
                <w:b/>
              </w:rPr>
            </w:pPr>
            <w:r>
              <w:rPr>
                <w:b/>
              </w:rPr>
              <w:t>P</w:t>
            </w:r>
          </w:p>
        </w:tc>
      </w:tr>
      <w:tr w:rsidR="00C378BC" w14:paraId="34B8414A" w14:textId="408FE678" w:rsidTr="00673127">
        <w:trPr>
          <w:trHeight w:val="343"/>
        </w:trPr>
        <w:tc>
          <w:tcPr>
            <w:tcW w:w="1857" w:type="dxa"/>
            <w:vAlign w:val="center"/>
          </w:tcPr>
          <w:p w14:paraId="490C275F" w14:textId="2303E8D5" w:rsidR="00C378BC" w:rsidRDefault="00C378BC" w:rsidP="00246537">
            <w:r>
              <w:t>SNAQ (per point decrease</w:t>
            </w:r>
            <w:r w:rsidR="00246537">
              <w:t xml:space="preserve"> in score</w:t>
            </w:r>
            <w:r>
              <w:t>)</w:t>
            </w:r>
          </w:p>
        </w:tc>
        <w:tc>
          <w:tcPr>
            <w:tcW w:w="2117" w:type="dxa"/>
            <w:vAlign w:val="center"/>
          </w:tcPr>
          <w:p w14:paraId="724F4372" w14:textId="77777777" w:rsidR="00C378BC" w:rsidRDefault="00C378BC" w:rsidP="00673127">
            <w:r>
              <w:t>1.20 (1.06,1.36)</w:t>
            </w:r>
          </w:p>
        </w:tc>
        <w:tc>
          <w:tcPr>
            <w:tcW w:w="607" w:type="dxa"/>
            <w:vAlign w:val="center"/>
          </w:tcPr>
          <w:p w14:paraId="65DB67BE" w14:textId="77777777" w:rsidR="00C378BC" w:rsidRDefault="00C378BC" w:rsidP="00673127">
            <w:r>
              <w:t>.004</w:t>
            </w:r>
          </w:p>
        </w:tc>
        <w:tc>
          <w:tcPr>
            <w:tcW w:w="1922" w:type="dxa"/>
            <w:vAlign w:val="center"/>
          </w:tcPr>
          <w:p w14:paraId="2D27E3A1" w14:textId="77777777" w:rsidR="00C378BC" w:rsidRPr="00F711F4" w:rsidRDefault="00C378BC" w:rsidP="00673127">
            <w:r>
              <w:t>1.22 (1.07, 1.39)</w:t>
            </w:r>
          </w:p>
        </w:tc>
        <w:tc>
          <w:tcPr>
            <w:tcW w:w="607" w:type="dxa"/>
            <w:vAlign w:val="center"/>
          </w:tcPr>
          <w:p w14:paraId="6E5457C6" w14:textId="77777777" w:rsidR="00C378BC" w:rsidRPr="007D7BC9" w:rsidRDefault="00C378BC" w:rsidP="00673127">
            <w:r>
              <w:t>.002</w:t>
            </w:r>
          </w:p>
        </w:tc>
        <w:tc>
          <w:tcPr>
            <w:tcW w:w="1957" w:type="dxa"/>
            <w:vAlign w:val="center"/>
          </w:tcPr>
          <w:p w14:paraId="64C292DC" w14:textId="77777777" w:rsidR="00C378BC" w:rsidRDefault="00C378BC" w:rsidP="00673127"/>
        </w:tc>
        <w:tc>
          <w:tcPr>
            <w:tcW w:w="685" w:type="dxa"/>
            <w:vAlign w:val="center"/>
          </w:tcPr>
          <w:p w14:paraId="6B8958F1" w14:textId="77777777" w:rsidR="00C378BC" w:rsidRDefault="00C378BC" w:rsidP="00673127"/>
        </w:tc>
      </w:tr>
      <w:tr w:rsidR="00C378BC" w14:paraId="5AB0D766" w14:textId="77777777" w:rsidTr="00673127">
        <w:trPr>
          <w:trHeight w:val="343"/>
        </w:trPr>
        <w:tc>
          <w:tcPr>
            <w:tcW w:w="1857" w:type="dxa"/>
            <w:vAlign w:val="center"/>
          </w:tcPr>
          <w:p w14:paraId="011F9631" w14:textId="466487EA" w:rsidR="00C378BC" w:rsidRDefault="00C378BC" w:rsidP="00673127">
            <w:r w:rsidRPr="00EC34F2">
              <w:t>SNAQ score &lt;14</w:t>
            </w:r>
          </w:p>
        </w:tc>
        <w:tc>
          <w:tcPr>
            <w:tcW w:w="2117" w:type="dxa"/>
            <w:vAlign w:val="center"/>
          </w:tcPr>
          <w:p w14:paraId="33D19305" w14:textId="19BEE990" w:rsidR="00C378BC" w:rsidRDefault="00C378BC" w:rsidP="00673127">
            <w:r w:rsidRPr="00EC34F2">
              <w:t>2.47 (1.27, 4.82)</w:t>
            </w:r>
          </w:p>
        </w:tc>
        <w:tc>
          <w:tcPr>
            <w:tcW w:w="607" w:type="dxa"/>
            <w:vAlign w:val="center"/>
          </w:tcPr>
          <w:p w14:paraId="0A01E9A8" w14:textId="3ABB5B58" w:rsidR="00C378BC" w:rsidRDefault="00C378BC" w:rsidP="00673127">
            <w:r>
              <w:t>.008</w:t>
            </w:r>
          </w:p>
        </w:tc>
        <w:tc>
          <w:tcPr>
            <w:tcW w:w="1922" w:type="dxa"/>
            <w:vAlign w:val="center"/>
          </w:tcPr>
          <w:p w14:paraId="066D91E9" w14:textId="77777777" w:rsidR="00C378BC" w:rsidRDefault="00C378BC" w:rsidP="00673127"/>
        </w:tc>
        <w:tc>
          <w:tcPr>
            <w:tcW w:w="607" w:type="dxa"/>
            <w:vAlign w:val="center"/>
          </w:tcPr>
          <w:p w14:paraId="3483587F" w14:textId="77777777" w:rsidR="00C378BC" w:rsidRDefault="00C378BC" w:rsidP="00673127"/>
        </w:tc>
        <w:tc>
          <w:tcPr>
            <w:tcW w:w="1957" w:type="dxa"/>
            <w:vAlign w:val="center"/>
          </w:tcPr>
          <w:p w14:paraId="2DE6CEDA" w14:textId="0B080FC1" w:rsidR="00C378BC" w:rsidRDefault="00C378BC" w:rsidP="00673127">
            <w:r w:rsidRPr="00590425">
              <w:t>2.62 (1.30, 5.27)</w:t>
            </w:r>
          </w:p>
        </w:tc>
        <w:tc>
          <w:tcPr>
            <w:tcW w:w="685" w:type="dxa"/>
            <w:vAlign w:val="center"/>
          </w:tcPr>
          <w:p w14:paraId="0A9A40B3" w14:textId="507C478E" w:rsidR="00C378BC" w:rsidRDefault="00C378BC" w:rsidP="00673127">
            <w:r w:rsidRPr="00EC34F2">
              <w:t>.007</w:t>
            </w:r>
          </w:p>
        </w:tc>
      </w:tr>
      <w:tr w:rsidR="00C378BC" w14:paraId="6061113D" w14:textId="0F25FD1B" w:rsidTr="00673127">
        <w:trPr>
          <w:trHeight w:val="363"/>
        </w:trPr>
        <w:tc>
          <w:tcPr>
            <w:tcW w:w="1857" w:type="dxa"/>
            <w:vAlign w:val="center"/>
          </w:tcPr>
          <w:p w14:paraId="1BAD7F30" w14:textId="4C562959" w:rsidR="00C378BC" w:rsidRDefault="00C378BC" w:rsidP="00246537">
            <w:r>
              <w:t>Charlson (per point increase)</w:t>
            </w:r>
          </w:p>
        </w:tc>
        <w:tc>
          <w:tcPr>
            <w:tcW w:w="2117" w:type="dxa"/>
            <w:shd w:val="clear" w:color="auto" w:fill="auto"/>
            <w:vAlign w:val="center"/>
          </w:tcPr>
          <w:p w14:paraId="69F51CF7" w14:textId="77777777" w:rsidR="00C378BC" w:rsidRPr="00AC12A4" w:rsidRDefault="00C378BC" w:rsidP="00673127">
            <w:r w:rsidRPr="00AC12A4">
              <w:t>1.25 (1.10, 1.44)</w:t>
            </w:r>
          </w:p>
        </w:tc>
        <w:tc>
          <w:tcPr>
            <w:tcW w:w="607" w:type="dxa"/>
            <w:vAlign w:val="center"/>
          </w:tcPr>
          <w:p w14:paraId="7B652956" w14:textId="77777777" w:rsidR="00C378BC" w:rsidRDefault="00C378BC" w:rsidP="00673127">
            <w:r>
              <w:t>.001</w:t>
            </w:r>
          </w:p>
        </w:tc>
        <w:tc>
          <w:tcPr>
            <w:tcW w:w="1922" w:type="dxa"/>
            <w:vAlign w:val="center"/>
          </w:tcPr>
          <w:p w14:paraId="72EFC0E0" w14:textId="77777777" w:rsidR="00C378BC" w:rsidRPr="003F3630" w:rsidRDefault="00C378BC" w:rsidP="00673127">
            <w:r>
              <w:t>1.23 (1.065, 1.42)</w:t>
            </w:r>
          </w:p>
        </w:tc>
        <w:tc>
          <w:tcPr>
            <w:tcW w:w="607" w:type="dxa"/>
            <w:vAlign w:val="center"/>
          </w:tcPr>
          <w:p w14:paraId="72C73C4B" w14:textId="77777777" w:rsidR="00C378BC" w:rsidRPr="007D7BC9" w:rsidRDefault="00C378BC" w:rsidP="00673127">
            <w:r>
              <w:t>.005</w:t>
            </w:r>
          </w:p>
        </w:tc>
        <w:tc>
          <w:tcPr>
            <w:tcW w:w="1957" w:type="dxa"/>
            <w:vAlign w:val="center"/>
          </w:tcPr>
          <w:p w14:paraId="7D294E02" w14:textId="4F510480" w:rsidR="00C378BC" w:rsidRDefault="00C378BC" w:rsidP="00673127">
            <w:r w:rsidRPr="00590425">
              <w:t>1.22 (1.06, 1.41)</w:t>
            </w:r>
          </w:p>
        </w:tc>
        <w:tc>
          <w:tcPr>
            <w:tcW w:w="685" w:type="dxa"/>
            <w:vAlign w:val="center"/>
          </w:tcPr>
          <w:p w14:paraId="3F6BA97C" w14:textId="4AD1FFD5" w:rsidR="00C378BC" w:rsidRDefault="00C378BC" w:rsidP="00673127">
            <w:r w:rsidRPr="00EC34F2">
              <w:t>.006</w:t>
            </w:r>
          </w:p>
        </w:tc>
      </w:tr>
      <w:tr w:rsidR="00C378BC" w14:paraId="428DB772" w14:textId="2051C820" w:rsidTr="00673127">
        <w:trPr>
          <w:trHeight w:val="343"/>
        </w:trPr>
        <w:tc>
          <w:tcPr>
            <w:tcW w:w="1857" w:type="dxa"/>
            <w:vAlign w:val="center"/>
          </w:tcPr>
          <w:p w14:paraId="06DF4514" w14:textId="2BC92207" w:rsidR="00C378BC" w:rsidRDefault="00C378BC" w:rsidP="00673127">
            <w:r>
              <w:t>Length of stay (per day increase)</w:t>
            </w:r>
          </w:p>
        </w:tc>
        <w:tc>
          <w:tcPr>
            <w:tcW w:w="2117" w:type="dxa"/>
            <w:shd w:val="clear" w:color="auto" w:fill="auto"/>
            <w:vAlign w:val="center"/>
          </w:tcPr>
          <w:p w14:paraId="3E69C3AB" w14:textId="77777777" w:rsidR="00C378BC" w:rsidRPr="00AC12A4" w:rsidRDefault="00C378BC" w:rsidP="00673127">
            <w:r w:rsidRPr="00AC12A4">
              <w:t>1.02 (1.01, 1.04)</w:t>
            </w:r>
          </w:p>
        </w:tc>
        <w:tc>
          <w:tcPr>
            <w:tcW w:w="607" w:type="dxa"/>
            <w:vAlign w:val="center"/>
          </w:tcPr>
          <w:p w14:paraId="7A8441D2" w14:textId="77777777" w:rsidR="00C378BC" w:rsidRDefault="00C378BC" w:rsidP="00673127">
            <w:r>
              <w:t>.012</w:t>
            </w:r>
          </w:p>
        </w:tc>
        <w:tc>
          <w:tcPr>
            <w:tcW w:w="1922" w:type="dxa"/>
            <w:vAlign w:val="center"/>
          </w:tcPr>
          <w:p w14:paraId="3EDE192A" w14:textId="77777777" w:rsidR="00C378BC" w:rsidRDefault="00C378BC" w:rsidP="00673127">
            <w:r>
              <w:t>1.02 (1.00, 1.04)</w:t>
            </w:r>
          </w:p>
        </w:tc>
        <w:tc>
          <w:tcPr>
            <w:tcW w:w="607" w:type="dxa"/>
            <w:vAlign w:val="center"/>
          </w:tcPr>
          <w:p w14:paraId="69782E1B" w14:textId="77777777" w:rsidR="00C378BC" w:rsidRDefault="00C378BC" w:rsidP="00673127">
            <w:r>
              <w:t>.021</w:t>
            </w:r>
          </w:p>
        </w:tc>
        <w:tc>
          <w:tcPr>
            <w:tcW w:w="1957" w:type="dxa"/>
            <w:vAlign w:val="center"/>
          </w:tcPr>
          <w:p w14:paraId="5F094DEE" w14:textId="722694D6" w:rsidR="00C378BC" w:rsidRDefault="00C378BC" w:rsidP="00673127">
            <w:r w:rsidRPr="00590425">
              <w:t>1.02 (1.00, 1.04)</w:t>
            </w:r>
          </w:p>
        </w:tc>
        <w:tc>
          <w:tcPr>
            <w:tcW w:w="685" w:type="dxa"/>
            <w:vAlign w:val="center"/>
          </w:tcPr>
          <w:p w14:paraId="7C773170" w14:textId="755061C5" w:rsidR="00C378BC" w:rsidRDefault="00C378BC" w:rsidP="00673127">
            <w:r w:rsidRPr="00EC34F2">
              <w:t>.019</w:t>
            </w:r>
          </w:p>
        </w:tc>
      </w:tr>
      <w:tr w:rsidR="00C378BC" w14:paraId="3E6E94C3" w14:textId="03B09046" w:rsidTr="00673127">
        <w:trPr>
          <w:trHeight w:val="363"/>
        </w:trPr>
        <w:tc>
          <w:tcPr>
            <w:tcW w:w="1857" w:type="dxa"/>
            <w:vAlign w:val="center"/>
          </w:tcPr>
          <w:p w14:paraId="51C370FF" w14:textId="77777777" w:rsidR="00C378BC" w:rsidRDefault="00C378BC" w:rsidP="00673127">
            <w:r>
              <w:t>Female gender</w:t>
            </w:r>
          </w:p>
        </w:tc>
        <w:tc>
          <w:tcPr>
            <w:tcW w:w="2117" w:type="dxa"/>
            <w:shd w:val="clear" w:color="auto" w:fill="auto"/>
            <w:vAlign w:val="center"/>
          </w:tcPr>
          <w:p w14:paraId="51D2C5A5" w14:textId="0C9F0A98" w:rsidR="00C378BC" w:rsidRPr="00AC12A4" w:rsidRDefault="00C378BC" w:rsidP="00673127">
            <w:r>
              <w:t>.42 (.20, .88)</w:t>
            </w:r>
          </w:p>
        </w:tc>
        <w:tc>
          <w:tcPr>
            <w:tcW w:w="607" w:type="dxa"/>
            <w:vAlign w:val="center"/>
          </w:tcPr>
          <w:p w14:paraId="1DF53112" w14:textId="77777777" w:rsidR="00C378BC" w:rsidRDefault="00C378BC" w:rsidP="00673127">
            <w:r>
              <w:t>.021</w:t>
            </w:r>
          </w:p>
        </w:tc>
        <w:tc>
          <w:tcPr>
            <w:tcW w:w="1922" w:type="dxa"/>
            <w:vAlign w:val="center"/>
          </w:tcPr>
          <w:p w14:paraId="6268491E" w14:textId="5E02903F" w:rsidR="00C378BC" w:rsidRDefault="00C378BC" w:rsidP="00673127">
            <w:r>
              <w:t>.41 (.19, .84)</w:t>
            </w:r>
          </w:p>
        </w:tc>
        <w:tc>
          <w:tcPr>
            <w:tcW w:w="607" w:type="dxa"/>
            <w:vAlign w:val="center"/>
          </w:tcPr>
          <w:p w14:paraId="55C9EBF9" w14:textId="77777777" w:rsidR="00C378BC" w:rsidRPr="007D7BC9" w:rsidRDefault="00C378BC" w:rsidP="00673127">
            <w:r>
              <w:t>.023</w:t>
            </w:r>
          </w:p>
        </w:tc>
        <w:tc>
          <w:tcPr>
            <w:tcW w:w="1957" w:type="dxa"/>
            <w:vAlign w:val="center"/>
          </w:tcPr>
          <w:p w14:paraId="2028D11E" w14:textId="4D28DCFD" w:rsidR="00C378BC" w:rsidRDefault="00C378BC" w:rsidP="00673127">
            <w:r w:rsidRPr="00590425">
              <w:t>.423 (.20, .91)</w:t>
            </w:r>
          </w:p>
        </w:tc>
        <w:tc>
          <w:tcPr>
            <w:tcW w:w="685" w:type="dxa"/>
            <w:vAlign w:val="center"/>
          </w:tcPr>
          <w:p w14:paraId="279B8734" w14:textId="27C3C924" w:rsidR="00C378BC" w:rsidRDefault="00C378BC" w:rsidP="00673127">
            <w:r w:rsidRPr="00EC34F2">
              <w:t>.028</w:t>
            </w:r>
          </w:p>
        </w:tc>
      </w:tr>
    </w:tbl>
    <w:p w14:paraId="62A08D2C" w14:textId="5BE2267C" w:rsidR="00EC34F2" w:rsidRDefault="00EC34F2"/>
    <w:p w14:paraId="10923F3B" w14:textId="7E9D7F1B" w:rsidR="00325D2E" w:rsidRDefault="00325D2E">
      <w:r>
        <w:br w:type="page"/>
      </w:r>
    </w:p>
    <w:p w14:paraId="749C2685" w14:textId="6800CD62" w:rsidR="00677765" w:rsidRDefault="00804576" w:rsidP="001A609F">
      <w:pPr>
        <w:pStyle w:val="Heading2"/>
        <w:numPr>
          <w:ilvl w:val="0"/>
          <w:numId w:val="0"/>
        </w:numPr>
      </w:pPr>
      <w:r>
        <w:lastRenderedPageBreak/>
        <w:t>References</w:t>
      </w:r>
    </w:p>
    <w:p w14:paraId="062A864B" w14:textId="77777777" w:rsidR="004E3D76" w:rsidRPr="004E3D76" w:rsidRDefault="00677765" w:rsidP="004E3D76">
      <w:pPr>
        <w:pStyle w:val="EndNoteBibliography"/>
        <w:spacing w:after="0"/>
        <w:ind w:left="720" w:hanging="720"/>
      </w:pPr>
      <w:r w:rsidRPr="00E3752B">
        <w:fldChar w:fldCharType="begin"/>
      </w:r>
      <w:r w:rsidRPr="00E3752B">
        <w:instrText xml:space="preserve"> ADDIN EN.REFLIST </w:instrText>
      </w:r>
      <w:r w:rsidRPr="00E3752B">
        <w:fldChar w:fldCharType="separate"/>
      </w:r>
      <w:r w:rsidR="004E3D76" w:rsidRPr="004E3D76">
        <w:t>1.</w:t>
      </w:r>
      <w:r w:rsidR="004E3D76" w:rsidRPr="004E3D76">
        <w:tab/>
        <w:t xml:space="preserve">Cox NJ, Morrison L, Ibrahim K, Robinson SM, Sayer AA, Roberts HC: </w:t>
      </w:r>
      <w:r w:rsidR="004E3D76" w:rsidRPr="004E3D76">
        <w:rPr>
          <w:b/>
        </w:rPr>
        <w:t>New horizons in appetite and the anorexia of ageing</w:t>
      </w:r>
      <w:r w:rsidR="004E3D76" w:rsidRPr="004E3D76">
        <w:t xml:space="preserve">. </w:t>
      </w:r>
      <w:r w:rsidR="004E3D76" w:rsidRPr="004E3D76">
        <w:rPr>
          <w:i/>
        </w:rPr>
        <w:t xml:space="preserve">Age Ageing </w:t>
      </w:r>
      <w:r w:rsidR="004E3D76" w:rsidRPr="004E3D76">
        <w:t>2020(afaa014).</w:t>
      </w:r>
    </w:p>
    <w:p w14:paraId="38C5DA1E" w14:textId="77777777" w:rsidR="004E3D76" w:rsidRPr="004E3D76" w:rsidRDefault="004E3D76" w:rsidP="004E3D76">
      <w:pPr>
        <w:pStyle w:val="EndNoteBibliography"/>
        <w:spacing w:after="0"/>
        <w:ind w:left="720" w:hanging="720"/>
      </w:pPr>
      <w:r w:rsidRPr="004E3D76">
        <w:t>2.</w:t>
      </w:r>
      <w:r w:rsidRPr="004E3D76">
        <w:tab/>
        <w:t xml:space="preserve">Morley JE, Silver AJ: </w:t>
      </w:r>
      <w:r w:rsidRPr="004E3D76">
        <w:rPr>
          <w:b/>
        </w:rPr>
        <w:t>Anorexia in the elderly</w:t>
      </w:r>
      <w:r w:rsidRPr="004E3D76">
        <w:t xml:space="preserve">. </w:t>
      </w:r>
      <w:r w:rsidRPr="004E3D76">
        <w:rPr>
          <w:i/>
        </w:rPr>
        <w:t xml:space="preserve">Neurobiology of Aging </w:t>
      </w:r>
      <w:r w:rsidRPr="004E3D76">
        <w:t xml:space="preserve">1988, </w:t>
      </w:r>
      <w:r w:rsidRPr="004E3D76">
        <w:rPr>
          <w:b/>
        </w:rPr>
        <w:t>9</w:t>
      </w:r>
      <w:r w:rsidRPr="004E3D76">
        <w:t>(1):9-16.</w:t>
      </w:r>
    </w:p>
    <w:p w14:paraId="3EB463AD" w14:textId="77777777" w:rsidR="004E3D76" w:rsidRPr="004E3D76" w:rsidRDefault="004E3D76" w:rsidP="004E3D76">
      <w:pPr>
        <w:pStyle w:val="EndNoteBibliography"/>
        <w:spacing w:after="0"/>
        <w:ind w:left="720" w:hanging="720"/>
      </w:pPr>
      <w:r w:rsidRPr="004E3D76">
        <w:t>3.</w:t>
      </w:r>
      <w:r w:rsidRPr="004E3D76">
        <w:tab/>
        <w:t xml:space="preserve">Morley JE: </w:t>
      </w:r>
      <w:r w:rsidRPr="004E3D76">
        <w:rPr>
          <w:b/>
        </w:rPr>
        <w:t>Anorexia of aging: a true geriatric syndrome</w:t>
      </w:r>
      <w:r w:rsidRPr="004E3D76">
        <w:t xml:space="preserve">. </w:t>
      </w:r>
      <w:r w:rsidRPr="004E3D76">
        <w:rPr>
          <w:i/>
        </w:rPr>
        <w:t xml:space="preserve">The journal of nutrition, health &amp; aging </w:t>
      </w:r>
      <w:r w:rsidRPr="004E3D76">
        <w:t xml:space="preserve">2012, </w:t>
      </w:r>
      <w:r w:rsidRPr="004E3D76">
        <w:rPr>
          <w:b/>
        </w:rPr>
        <w:t>16</w:t>
      </w:r>
      <w:r w:rsidRPr="004E3D76">
        <w:t>(5):422-425.</w:t>
      </w:r>
    </w:p>
    <w:p w14:paraId="66452C0C" w14:textId="77777777" w:rsidR="004E3D76" w:rsidRPr="004E3D76" w:rsidRDefault="004E3D76" w:rsidP="004E3D76">
      <w:pPr>
        <w:pStyle w:val="EndNoteBibliography"/>
        <w:spacing w:after="0"/>
        <w:ind w:left="720" w:hanging="720"/>
      </w:pPr>
      <w:r w:rsidRPr="004E3D76">
        <w:t>4.</w:t>
      </w:r>
      <w:r w:rsidRPr="004E3D76">
        <w:tab/>
        <w:t xml:space="preserve">Morley JE: </w:t>
      </w:r>
      <w:r w:rsidRPr="004E3D76">
        <w:rPr>
          <w:b/>
        </w:rPr>
        <w:t>Anorexia of ageing: a key component in the pathogenesis of both sarcopenia and cachexia</w:t>
      </w:r>
      <w:r w:rsidRPr="004E3D76">
        <w:t xml:space="preserve">. </w:t>
      </w:r>
      <w:r w:rsidRPr="004E3D76">
        <w:rPr>
          <w:i/>
        </w:rPr>
        <w:t xml:space="preserve">Journal of Cachexia, Sarcopenia and Muscle </w:t>
      </w:r>
      <w:r w:rsidRPr="004E3D76">
        <w:t xml:space="preserve">2017, </w:t>
      </w:r>
      <w:r w:rsidRPr="004E3D76">
        <w:rPr>
          <w:b/>
        </w:rPr>
        <w:t>8</w:t>
      </w:r>
      <w:r w:rsidRPr="004E3D76">
        <w:t>(4):523-526.</w:t>
      </w:r>
    </w:p>
    <w:p w14:paraId="62D130CB" w14:textId="77777777" w:rsidR="004E3D76" w:rsidRPr="004E3D76" w:rsidRDefault="004E3D76" w:rsidP="004E3D76">
      <w:pPr>
        <w:pStyle w:val="EndNoteBibliography"/>
        <w:spacing w:after="0"/>
        <w:ind w:left="720" w:hanging="720"/>
      </w:pPr>
      <w:r w:rsidRPr="004E3D76">
        <w:t>5.</w:t>
      </w:r>
      <w:r w:rsidRPr="004E3D76">
        <w:tab/>
        <w:t xml:space="preserve">Hung Y, Wijnhoven HAH, Visser M, Verbeke W: </w:t>
      </w:r>
      <w:r w:rsidRPr="004E3D76">
        <w:rPr>
          <w:b/>
        </w:rPr>
        <w:t>Appetite and Protein Intake Strata of Older Adults in the European Union: Socio-Demographic and Health Characteristics, Diet-Related and Physical Activity Behaviours</w:t>
      </w:r>
      <w:r w:rsidRPr="004E3D76">
        <w:t xml:space="preserve">. </w:t>
      </w:r>
      <w:r w:rsidRPr="004E3D76">
        <w:rPr>
          <w:i/>
        </w:rPr>
        <w:t xml:space="preserve">Nutrients </w:t>
      </w:r>
      <w:r w:rsidRPr="004E3D76">
        <w:t xml:space="preserve">2019, </w:t>
      </w:r>
      <w:r w:rsidRPr="004E3D76">
        <w:rPr>
          <w:b/>
        </w:rPr>
        <w:t>11</w:t>
      </w:r>
      <w:r w:rsidRPr="004E3D76">
        <w:t>(4):777.</w:t>
      </w:r>
    </w:p>
    <w:p w14:paraId="41C7339D" w14:textId="77777777" w:rsidR="004E3D76" w:rsidRPr="004E3D76" w:rsidRDefault="004E3D76" w:rsidP="004E3D76">
      <w:pPr>
        <w:pStyle w:val="EndNoteBibliography"/>
        <w:spacing w:after="0"/>
        <w:ind w:left="720" w:hanging="720"/>
      </w:pPr>
      <w:r w:rsidRPr="004E3D76">
        <w:t>6.</w:t>
      </w:r>
      <w:r w:rsidRPr="004E3D76">
        <w:tab/>
        <w:t xml:space="preserve">van der Meij BS, Wijnhoven HAH, Lee JS, Houston DK, Hue T, Harris TB, Kritchevsky SB, Newman AB, Visser M: </w:t>
      </w:r>
      <w:r w:rsidRPr="004E3D76">
        <w:rPr>
          <w:b/>
        </w:rPr>
        <w:t>Poor Appetite and Dietary Intake in Community-Dwelling Older Adults</w:t>
      </w:r>
      <w:r w:rsidRPr="004E3D76">
        <w:t xml:space="preserve">. </w:t>
      </w:r>
      <w:r w:rsidRPr="004E3D76">
        <w:rPr>
          <w:i/>
        </w:rPr>
        <w:t xml:space="preserve">Journal of the American Geriatrics Society </w:t>
      </w:r>
      <w:r w:rsidRPr="004E3D76">
        <w:t xml:space="preserve">2017, </w:t>
      </w:r>
      <w:r w:rsidRPr="004E3D76">
        <w:rPr>
          <w:b/>
        </w:rPr>
        <w:t>65</w:t>
      </w:r>
      <w:r w:rsidRPr="004E3D76">
        <w:t>(10):2190-2197.</w:t>
      </w:r>
    </w:p>
    <w:p w14:paraId="05E7475E" w14:textId="77777777" w:rsidR="004E3D76" w:rsidRPr="004E3D76" w:rsidRDefault="004E3D76" w:rsidP="004E3D76">
      <w:pPr>
        <w:pStyle w:val="EndNoteBibliography"/>
        <w:spacing w:after="0"/>
        <w:ind w:left="720" w:hanging="720"/>
      </w:pPr>
      <w:r w:rsidRPr="004E3D76">
        <w:t>7.</w:t>
      </w:r>
      <w:r w:rsidRPr="004E3D76">
        <w:tab/>
        <w:t xml:space="preserve">Donini LM, Savina C, Piredda M, Cucinotta D, Fiorito A, Inelmen EM, Sergi G, Dominguez LJ, Barbagallo M, Cannella C: </w:t>
      </w:r>
      <w:r w:rsidRPr="004E3D76">
        <w:rPr>
          <w:b/>
        </w:rPr>
        <w:t>Senile anorexia in acute-ward and rehabilitation settings</w:t>
      </w:r>
      <w:r w:rsidRPr="004E3D76">
        <w:t xml:space="preserve">. </w:t>
      </w:r>
      <w:r w:rsidRPr="004E3D76">
        <w:rPr>
          <w:i/>
        </w:rPr>
        <w:t xml:space="preserve">The Journal of Nutrition Health and Aging </w:t>
      </w:r>
      <w:r w:rsidRPr="004E3D76">
        <w:t xml:space="preserve">2008, </w:t>
      </w:r>
      <w:r w:rsidRPr="004E3D76">
        <w:rPr>
          <w:b/>
        </w:rPr>
        <w:t>12</w:t>
      </w:r>
      <w:r w:rsidRPr="004E3D76">
        <w:t>(8):511-517.</w:t>
      </w:r>
    </w:p>
    <w:p w14:paraId="1044F37F" w14:textId="77777777" w:rsidR="004E3D76" w:rsidRPr="004E3D76" w:rsidRDefault="004E3D76" w:rsidP="004E3D76">
      <w:pPr>
        <w:pStyle w:val="EndNoteBibliography"/>
        <w:spacing w:after="0"/>
        <w:ind w:left="720" w:hanging="720"/>
      </w:pPr>
      <w:r w:rsidRPr="004E3D76">
        <w:t>8.</w:t>
      </w:r>
      <w:r w:rsidRPr="004E3D76">
        <w:tab/>
        <w:t xml:space="preserve">Mudge AM, Ross LJ, Young AM, Isenring EA, Banks MD: </w:t>
      </w:r>
      <w:r w:rsidRPr="004E3D76">
        <w:rPr>
          <w:b/>
        </w:rPr>
        <w:t>Helping understand nutritional gaps in the elderly (HUNGER): a prospective study of patient factors associated with inadequate nutritional intake in older medical inpatients</w:t>
      </w:r>
      <w:r w:rsidRPr="004E3D76">
        <w:t xml:space="preserve">. </w:t>
      </w:r>
      <w:r w:rsidRPr="004E3D76">
        <w:rPr>
          <w:i/>
        </w:rPr>
        <w:t xml:space="preserve">Clin Nutr </w:t>
      </w:r>
      <w:r w:rsidRPr="004E3D76">
        <w:t xml:space="preserve">2011, </w:t>
      </w:r>
      <w:r w:rsidRPr="004E3D76">
        <w:rPr>
          <w:b/>
        </w:rPr>
        <w:t>30</w:t>
      </w:r>
      <w:r w:rsidRPr="004E3D76">
        <w:t>(3):320-325.</w:t>
      </w:r>
    </w:p>
    <w:p w14:paraId="5F8DDF17" w14:textId="77777777" w:rsidR="004E3D76" w:rsidRPr="004E3D76" w:rsidRDefault="004E3D76" w:rsidP="004E3D76">
      <w:pPr>
        <w:pStyle w:val="EndNoteBibliography"/>
        <w:spacing w:after="0"/>
        <w:ind w:left="720" w:hanging="720"/>
      </w:pPr>
      <w:r w:rsidRPr="004E3D76">
        <w:t>9.</w:t>
      </w:r>
      <w:r w:rsidRPr="004E3D76">
        <w:tab/>
        <w:t>Carliene van D, Michael T, Jesse JA, Lucienne AR, Rosanne van S, Marike van der S, Martin van der E, Raoul HHE, Jos WRT, Jos AB</w:t>
      </w:r>
      <w:r w:rsidRPr="004E3D76">
        <w:rPr>
          <w:i/>
        </w:rPr>
        <w:t xml:space="preserve"> et al</w:t>
      </w:r>
      <w:r w:rsidRPr="004E3D76">
        <w:t xml:space="preserve">: </w:t>
      </w:r>
      <w:r w:rsidRPr="004E3D76">
        <w:rPr>
          <w:b/>
        </w:rPr>
        <w:t>Decreased Appetite is Associated with Sarcopenia-Related Outcomes in Acute Hospitalized Older Adults</w:t>
      </w:r>
      <w:r w:rsidRPr="004E3D76">
        <w:t xml:space="preserve">. </w:t>
      </w:r>
      <w:r w:rsidRPr="004E3D76">
        <w:rPr>
          <w:i/>
        </w:rPr>
        <w:t xml:space="preserve">Nutrients </w:t>
      </w:r>
      <w:r w:rsidRPr="004E3D76">
        <w:t>2019(4):932.</w:t>
      </w:r>
    </w:p>
    <w:p w14:paraId="0B318B87" w14:textId="77777777" w:rsidR="004E3D76" w:rsidRPr="004E3D76" w:rsidRDefault="004E3D76" w:rsidP="004E3D76">
      <w:pPr>
        <w:pStyle w:val="EndNoteBibliography"/>
        <w:spacing w:after="0"/>
        <w:ind w:left="720" w:hanging="720"/>
      </w:pPr>
      <w:r w:rsidRPr="004E3D76">
        <w:t>10.</w:t>
      </w:r>
      <w:r w:rsidRPr="004E3D76">
        <w:tab/>
        <w:t xml:space="preserve">Pilgrim AL, Baylis D, Jameson KA, Cooper C, Sayer AA, Robinson SM, Roberts HC: </w:t>
      </w:r>
      <w:r w:rsidRPr="004E3D76">
        <w:rPr>
          <w:b/>
        </w:rPr>
        <w:t>Measuring Appetite with the Simplified Nutritional Appetite Questionnaire Identifies Hospitalised Older People at Risk of Worse Health Outcomes</w:t>
      </w:r>
      <w:r w:rsidRPr="004E3D76">
        <w:t xml:space="preserve">. </w:t>
      </w:r>
      <w:r w:rsidRPr="004E3D76">
        <w:rPr>
          <w:i/>
        </w:rPr>
        <w:t xml:space="preserve">Journal of Nutrition Health and Aging </w:t>
      </w:r>
      <w:r w:rsidRPr="004E3D76">
        <w:t xml:space="preserve">2016, </w:t>
      </w:r>
      <w:r w:rsidRPr="004E3D76">
        <w:rPr>
          <w:b/>
        </w:rPr>
        <w:t>20</w:t>
      </w:r>
      <w:r w:rsidRPr="004E3D76">
        <w:t>(1):3-7.</w:t>
      </w:r>
    </w:p>
    <w:p w14:paraId="69CE318F" w14:textId="77777777" w:rsidR="004E3D76" w:rsidRPr="004E3D76" w:rsidRDefault="004E3D76" w:rsidP="004E3D76">
      <w:pPr>
        <w:pStyle w:val="EndNoteBibliography"/>
        <w:spacing w:after="0"/>
        <w:ind w:left="720" w:hanging="720"/>
      </w:pPr>
      <w:r w:rsidRPr="004E3D76">
        <w:t>11.</w:t>
      </w:r>
      <w:r w:rsidRPr="004E3D76">
        <w:tab/>
        <w:t xml:space="preserve">Dent E, Chapman I, Piantadosi C, Visvanathan R: </w:t>
      </w:r>
      <w:r w:rsidRPr="004E3D76">
        <w:rPr>
          <w:b/>
        </w:rPr>
        <w:t>Nutritional screening tools and anthropometric measures associate with hospital discharge outcomes in older people</w:t>
      </w:r>
      <w:r w:rsidRPr="004E3D76">
        <w:t xml:space="preserve">. </w:t>
      </w:r>
      <w:r w:rsidRPr="004E3D76">
        <w:rPr>
          <w:i/>
        </w:rPr>
        <w:t xml:space="preserve">Australas J Ageing </w:t>
      </w:r>
      <w:r w:rsidRPr="004E3D76">
        <w:t xml:space="preserve">2015, </w:t>
      </w:r>
      <w:r w:rsidRPr="004E3D76">
        <w:rPr>
          <w:b/>
        </w:rPr>
        <w:t>34</w:t>
      </w:r>
      <w:r w:rsidRPr="004E3D76">
        <w:t>(1):E1-6.</w:t>
      </w:r>
    </w:p>
    <w:p w14:paraId="5EE0632B" w14:textId="77777777" w:rsidR="004E3D76" w:rsidRPr="004E3D76" w:rsidRDefault="004E3D76" w:rsidP="004E3D76">
      <w:pPr>
        <w:pStyle w:val="EndNoteBibliography"/>
        <w:spacing w:after="0"/>
        <w:ind w:left="720" w:hanging="720"/>
      </w:pPr>
      <w:r w:rsidRPr="004E3D76">
        <w:t>12.</w:t>
      </w:r>
      <w:r w:rsidRPr="004E3D76">
        <w:tab/>
        <w:t xml:space="preserve">Bell SP, Vasilevskis EE, Saraf AA, Jacobsen JM, Kripalani S, Mixon AS, Schnelle JF, Simmons SF: </w:t>
      </w:r>
      <w:r w:rsidRPr="004E3D76">
        <w:rPr>
          <w:b/>
        </w:rPr>
        <w:t>Geriatric Syndromes in Hospitalized Older Adults Discharged to Skilled Nursing Facilities</w:t>
      </w:r>
      <w:r w:rsidRPr="004E3D76">
        <w:t xml:space="preserve">. </w:t>
      </w:r>
      <w:r w:rsidRPr="004E3D76">
        <w:rPr>
          <w:i/>
        </w:rPr>
        <w:t xml:space="preserve">Journal of the American Geriatrics Society </w:t>
      </w:r>
      <w:r w:rsidRPr="004E3D76">
        <w:t xml:space="preserve">2016, </w:t>
      </w:r>
      <w:r w:rsidRPr="004E3D76">
        <w:rPr>
          <w:b/>
        </w:rPr>
        <w:t>64</w:t>
      </w:r>
      <w:r w:rsidRPr="004E3D76">
        <w:t>(4):715-722.</w:t>
      </w:r>
    </w:p>
    <w:p w14:paraId="57509FAF" w14:textId="77777777" w:rsidR="004E3D76" w:rsidRPr="004E3D76" w:rsidRDefault="004E3D76" w:rsidP="004E3D76">
      <w:pPr>
        <w:pStyle w:val="EndNoteBibliography"/>
        <w:spacing w:after="0"/>
        <w:ind w:left="720" w:hanging="720"/>
      </w:pPr>
      <w:r w:rsidRPr="004E3D76">
        <w:t>13.</w:t>
      </w:r>
      <w:r w:rsidRPr="004E3D76">
        <w:tab/>
        <w:t xml:space="preserve">Wilson MM, Thomas DR, Rubenstein LZ, Chibnall JT, Anderson S, Baxi A, Diebold MR, Morley JE: </w:t>
      </w:r>
      <w:r w:rsidRPr="004E3D76">
        <w:rPr>
          <w:b/>
        </w:rPr>
        <w:t>Appetite assessment: simple appetite questionnaire predicts weight loss in community-dwelling adults and nursing home residents</w:t>
      </w:r>
      <w:r w:rsidRPr="004E3D76">
        <w:t xml:space="preserve">. </w:t>
      </w:r>
      <w:r w:rsidRPr="004E3D76">
        <w:rPr>
          <w:i/>
        </w:rPr>
        <w:t xml:space="preserve">American Journal of Clinical Nutrition </w:t>
      </w:r>
      <w:r w:rsidRPr="004E3D76">
        <w:t xml:space="preserve">2005, </w:t>
      </w:r>
      <w:r w:rsidRPr="004E3D76">
        <w:rPr>
          <w:b/>
        </w:rPr>
        <w:t>82</w:t>
      </w:r>
      <w:r w:rsidRPr="004E3D76">
        <w:t>(5):1074-1081.</w:t>
      </w:r>
    </w:p>
    <w:p w14:paraId="7A99A920" w14:textId="77777777" w:rsidR="004E3D76" w:rsidRPr="004E3D76" w:rsidRDefault="004E3D76" w:rsidP="004E3D76">
      <w:pPr>
        <w:pStyle w:val="EndNoteBibliography"/>
        <w:spacing w:after="0"/>
        <w:ind w:left="720" w:hanging="720"/>
      </w:pPr>
      <w:r w:rsidRPr="004E3D76">
        <w:t>14.</w:t>
      </w:r>
      <w:r w:rsidRPr="004E3D76">
        <w:tab/>
        <w:t xml:space="preserve">Howson FFA RS, Lin SX, Orlando R, Cooper C, Sayer AA, Roberts HC: </w:t>
      </w:r>
      <w:r w:rsidRPr="004E3D76">
        <w:rPr>
          <w:b/>
        </w:rPr>
        <w:t>Can Trained Volunteers Improve the Mealtime Care of Older Hospital Patients? An Implementation Study in One English Hospital</w:t>
      </w:r>
      <w:r w:rsidRPr="004E3D76">
        <w:t xml:space="preserve">. </w:t>
      </w:r>
      <w:r w:rsidRPr="004E3D76">
        <w:rPr>
          <w:i/>
        </w:rPr>
        <w:t xml:space="preserve">BMJ Open </w:t>
      </w:r>
      <w:r w:rsidRPr="004E3D76">
        <w:t xml:space="preserve">2018, </w:t>
      </w:r>
      <w:r w:rsidRPr="004E3D76">
        <w:rPr>
          <w:b/>
        </w:rPr>
        <w:t>8</w:t>
      </w:r>
      <w:r w:rsidRPr="004E3D76">
        <w:t>(e022285).</w:t>
      </w:r>
    </w:p>
    <w:p w14:paraId="02AFC504" w14:textId="77777777" w:rsidR="004E3D76" w:rsidRPr="004E3D76" w:rsidRDefault="004E3D76" w:rsidP="004E3D76">
      <w:pPr>
        <w:pStyle w:val="EndNoteBibliography"/>
        <w:spacing w:after="0"/>
        <w:ind w:left="720" w:hanging="720"/>
      </w:pPr>
      <w:r w:rsidRPr="004E3D76">
        <w:t>15.</w:t>
      </w:r>
      <w:r w:rsidRPr="004E3D76">
        <w:tab/>
        <w:t xml:space="preserve">Lim S, Ibrahim K, Dodds R, Purkis A, Baxter M, Rogers A, Sayer AA, Roberts HC: </w:t>
      </w:r>
      <w:r w:rsidRPr="004E3D76">
        <w:rPr>
          <w:b/>
        </w:rPr>
        <w:t>Physical activity in hospitalised older people: the feasibility and acceptability of a volunteer-led mobility intervention in the SoMoVe study</w:t>
      </w:r>
      <w:r w:rsidRPr="004E3D76">
        <w:t xml:space="preserve">. </w:t>
      </w:r>
      <w:r w:rsidRPr="004E3D76">
        <w:rPr>
          <w:i/>
        </w:rPr>
        <w:t xml:space="preserve">Age Ageing </w:t>
      </w:r>
      <w:r w:rsidRPr="004E3D76">
        <w:t>2019.</w:t>
      </w:r>
    </w:p>
    <w:p w14:paraId="1935014C" w14:textId="77777777" w:rsidR="004E3D76" w:rsidRPr="004E3D76" w:rsidRDefault="004E3D76" w:rsidP="004E3D76">
      <w:pPr>
        <w:pStyle w:val="EndNoteBibliography"/>
        <w:spacing w:after="0"/>
        <w:ind w:left="720" w:hanging="720"/>
      </w:pPr>
      <w:r w:rsidRPr="004E3D76">
        <w:t>16.</w:t>
      </w:r>
      <w:r w:rsidRPr="004E3D76">
        <w:tab/>
        <w:t xml:space="preserve">Mahoney FI, Barthel DW: </w:t>
      </w:r>
      <w:r w:rsidRPr="004E3D76">
        <w:rPr>
          <w:b/>
        </w:rPr>
        <w:t>FUNCTIONAL EVALUATION: THE BARTHEL INDEX</w:t>
      </w:r>
      <w:r w:rsidRPr="004E3D76">
        <w:t xml:space="preserve">. </w:t>
      </w:r>
      <w:r w:rsidRPr="004E3D76">
        <w:rPr>
          <w:i/>
        </w:rPr>
        <w:t xml:space="preserve">Maryland state medical journal </w:t>
      </w:r>
      <w:r w:rsidRPr="004E3D76">
        <w:t xml:space="preserve">1965, </w:t>
      </w:r>
      <w:r w:rsidRPr="004E3D76">
        <w:rPr>
          <w:b/>
        </w:rPr>
        <w:t>14</w:t>
      </w:r>
      <w:r w:rsidRPr="004E3D76">
        <w:t>:61-65.</w:t>
      </w:r>
    </w:p>
    <w:p w14:paraId="31CBDF35" w14:textId="77777777" w:rsidR="004E3D76" w:rsidRPr="004E3D76" w:rsidRDefault="004E3D76" w:rsidP="004E3D76">
      <w:pPr>
        <w:pStyle w:val="EndNoteBibliography"/>
        <w:spacing w:after="0"/>
        <w:ind w:left="720" w:hanging="720"/>
      </w:pPr>
      <w:r w:rsidRPr="004E3D76">
        <w:t>17.</w:t>
      </w:r>
      <w:r w:rsidRPr="004E3D76">
        <w:tab/>
        <w:t xml:space="preserve">Charlson M, Szatrowski TP, Peterson J, Gold J: </w:t>
      </w:r>
      <w:r w:rsidRPr="004E3D76">
        <w:rPr>
          <w:b/>
        </w:rPr>
        <w:t>Validation of a combined comorbidity index</w:t>
      </w:r>
      <w:r w:rsidRPr="004E3D76">
        <w:t xml:space="preserve">. </w:t>
      </w:r>
      <w:r w:rsidRPr="004E3D76">
        <w:rPr>
          <w:i/>
        </w:rPr>
        <w:t xml:space="preserve">Journal of Clinical Epidemiology </w:t>
      </w:r>
      <w:r w:rsidRPr="004E3D76">
        <w:t xml:space="preserve">1994, </w:t>
      </w:r>
      <w:r w:rsidRPr="004E3D76">
        <w:rPr>
          <w:b/>
        </w:rPr>
        <w:t>47</w:t>
      </w:r>
      <w:r w:rsidRPr="004E3D76">
        <w:t>(11):1245-1251.</w:t>
      </w:r>
    </w:p>
    <w:p w14:paraId="5CC6EABE" w14:textId="77777777" w:rsidR="004E3D76" w:rsidRPr="004E3D76" w:rsidRDefault="004E3D76" w:rsidP="004E3D76">
      <w:pPr>
        <w:pStyle w:val="EndNoteBibliography"/>
        <w:spacing w:after="0"/>
        <w:ind w:left="720" w:hanging="720"/>
      </w:pPr>
      <w:r w:rsidRPr="004E3D76">
        <w:t>18.</w:t>
      </w:r>
      <w:r w:rsidRPr="004E3D76">
        <w:tab/>
        <w:t xml:space="preserve">Morley JE, Malmstrom TK, Miller DK: </w:t>
      </w:r>
      <w:r w:rsidRPr="004E3D76">
        <w:rPr>
          <w:b/>
        </w:rPr>
        <w:t>A simple frailty questionnaire (FRAIL) predicts outcomes in middle aged African Americans</w:t>
      </w:r>
      <w:r w:rsidRPr="004E3D76">
        <w:t xml:space="preserve">. </w:t>
      </w:r>
      <w:r w:rsidRPr="004E3D76">
        <w:rPr>
          <w:i/>
        </w:rPr>
        <w:t xml:space="preserve">The journal of nutrition, health &amp; aging </w:t>
      </w:r>
      <w:r w:rsidRPr="004E3D76">
        <w:t xml:space="preserve">2012, </w:t>
      </w:r>
      <w:r w:rsidRPr="004E3D76">
        <w:rPr>
          <w:b/>
        </w:rPr>
        <w:t>16</w:t>
      </w:r>
      <w:r w:rsidRPr="004E3D76">
        <w:t>(7):601-608.</w:t>
      </w:r>
    </w:p>
    <w:p w14:paraId="14ADA2F5" w14:textId="77777777" w:rsidR="004E3D76" w:rsidRPr="004E3D76" w:rsidRDefault="004E3D76" w:rsidP="004E3D76">
      <w:pPr>
        <w:pStyle w:val="EndNoteBibliography"/>
        <w:spacing w:after="0"/>
        <w:ind w:left="720" w:hanging="720"/>
      </w:pPr>
      <w:r w:rsidRPr="004E3D76">
        <w:lastRenderedPageBreak/>
        <w:t>19.</w:t>
      </w:r>
      <w:r w:rsidRPr="004E3D76">
        <w:tab/>
        <w:t>Dodds RM, Syddall HE, Cooper R, Benzeval M, Deary IJ, Dennison EM, Der G, Gale CR, Inskip HM, Jagger C</w:t>
      </w:r>
      <w:r w:rsidRPr="004E3D76">
        <w:rPr>
          <w:i/>
        </w:rPr>
        <w:t xml:space="preserve"> et al</w:t>
      </w:r>
      <w:r w:rsidRPr="004E3D76">
        <w:t xml:space="preserve">: </w:t>
      </w:r>
      <w:r w:rsidRPr="004E3D76">
        <w:rPr>
          <w:b/>
        </w:rPr>
        <w:t>Grip strength across the life course: normative data from twelve British studies</w:t>
      </w:r>
      <w:r w:rsidRPr="004E3D76">
        <w:t xml:space="preserve">. </w:t>
      </w:r>
      <w:r w:rsidRPr="004E3D76">
        <w:rPr>
          <w:i/>
        </w:rPr>
        <w:t xml:space="preserve">PLoS One </w:t>
      </w:r>
      <w:r w:rsidRPr="004E3D76">
        <w:t xml:space="preserve">2014, </w:t>
      </w:r>
      <w:r w:rsidRPr="004E3D76">
        <w:rPr>
          <w:b/>
        </w:rPr>
        <w:t>9</w:t>
      </w:r>
      <w:r w:rsidRPr="004E3D76">
        <w:t>(12):e113637.</w:t>
      </w:r>
    </w:p>
    <w:p w14:paraId="200F2522" w14:textId="77777777" w:rsidR="004E3D76" w:rsidRPr="004E3D76" w:rsidRDefault="004E3D76" w:rsidP="004E3D76">
      <w:pPr>
        <w:pStyle w:val="EndNoteBibliography"/>
        <w:spacing w:after="0"/>
        <w:ind w:left="720" w:hanging="720"/>
      </w:pPr>
      <w:r w:rsidRPr="004E3D76">
        <w:t>20.</w:t>
      </w:r>
      <w:r w:rsidRPr="004E3D76">
        <w:tab/>
        <w:t>Cruz-Jentoft AJ, Bahat G, Bauer J, Boirie Y, Bruyère O, Cederholm T, Cooper C, Landi F, Rolland Y, Sayer AA</w:t>
      </w:r>
      <w:r w:rsidRPr="004E3D76">
        <w:rPr>
          <w:i/>
        </w:rPr>
        <w:t xml:space="preserve"> et al</w:t>
      </w:r>
      <w:r w:rsidRPr="004E3D76">
        <w:t xml:space="preserve">: </w:t>
      </w:r>
      <w:r w:rsidRPr="004E3D76">
        <w:rPr>
          <w:b/>
        </w:rPr>
        <w:t>Sarcopenia: revised European consensus on definition and diagnosis</w:t>
      </w:r>
      <w:r w:rsidRPr="004E3D76">
        <w:t xml:space="preserve">. </w:t>
      </w:r>
      <w:r w:rsidRPr="004E3D76">
        <w:rPr>
          <w:i/>
        </w:rPr>
        <w:t xml:space="preserve">Age and Ageing </w:t>
      </w:r>
      <w:r w:rsidRPr="004E3D76">
        <w:t xml:space="preserve">2019, </w:t>
      </w:r>
      <w:r w:rsidRPr="004E3D76">
        <w:rPr>
          <w:b/>
        </w:rPr>
        <w:t>48</w:t>
      </w:r>
      <w:r w:rsidRPr="004E3D76">
        <w:t>(1):16-31.</w:t>
      </w:r>
    </w:p>
    <w:p w14:paraId="63265DBA" w14:textId="77777777" w:rsidR="004E3D76" w:rsidRPr="004E3D76" w:rsidRDefault="004E3D76" w:rsidP="004E3D76">
      <w:pPr>
        <w:pStyle w:val="EndNoteBibliography"/>
        <w:spacing w:after="0"/>
        <w:ind w:left="720" w:hanging="720"/>
      </w:pPr>
      <w:r w:rsidRPr="004E3D76">
        <w:t>21.</w:t>
      </w:r>
      <w:r w:rsidRPr="004E3D76">
        <w:tab/>
        <w:t xml:space="preserve">Schilp J, Wijnhoven HAH, Deeg DJH, Visser M: </w:t>
      </w:r>
      <w:r w:rsidRPr="004E3D76">
        <w:rPr>
          <w:b/>
        </w:rPr>
        <w:t>Early determinants for the development of undernutrition in an older general population: Longitudinal Aging Study Amsterdam</w:t>
      </w:r>
      <w:r w:rsidRPr="004E3D76">
        <w:t xml:space="preserve">. </w:t>
      </w:r>
      <w:r w:rsidRPr="004E3D76">
        <w:rPr>
          <w:i/>
        </w:rPr>
        <w:t xml:space="preserve">British Journal of Nutrition </w:t>
      </w:r>
      <w:r w:rsidRPr="004E3D76">
        <w:t xml:space="preserve">2011, </w:t>
      </w:r>
      <w:r w:rsidRPr="004E3D76">
        <w:rPr>
          <w:b/>
        </w:rPr>
        <w:t>106</w:t>
      </w:r>
      <w:r w:rsidRPr="004E3D76">
        <w:t>(5):708-717.</w:t>
      </w:r>
    </w:p>
    <w:p w14:paraId="4239A7D6" w14:textId="77777777" w:rsidR="004E3D76" w:rsidRPr="004E3D76" w:rsidRDefault="004E3D76" w:rsidP="004E3D76">
      <w:pPr>
        <w:pStyle w:val="EndNoteBibliography"/>
        <w:spacing w:after="0"/>
        <w:ind w:left="720" w:hanging="720"/>
      </w:pPr>
      <w:r w:rsidRPr="004E3D76">
        <w:t>22.</w:t>
      </w:r>
      <w:r w:rsidRPr="004E3D76">
        <w:tab/>
        <w:t xml:space="preserve">Landi F, Liperoti R, Russo A, Giovannini S, Tosato M, Barillaro C, Capoluongo E, Bernabei R, Onder G: </w:t>
      </w:r>
      <w:r w:rsidRPr="004E3D76">
        <w:rPr>
          <w:b/>
        </w:rPr>
        <w:t>Association of anorexia with sarcopenia in a community-dwelling elderly population: results from the ilSIRENTE study</w:t>
      </w:r>
      <w:r w:rsidRPr="004E3D76">
        <w:t xml:space="preserve">. </w:t>
      </w:r>
      <w:r w:rsidRPr="004E3D76">
        <w:rPr>
          <w:i/>
        </w:rPr>
        <w:t xml:space="preserve">European Journal of Nutrition </w:t>
      </w:r>
      <w:r w:rsidRPr="004E3D76">
        <w:t xml:space="preserve">2013, </w:t>
      </w:r>
      <w:r w:rsidRPr="004E3D76">
        <w:rPr>
          <w:b/>
        </w:rPr>
        <w:t>52</w:t>
      </w:r>
      <w:r w:rsidRPr="004E3D76">
        <w:t>(3):1261-1268.</w:t>
      </w:r>
    </w:p>
    <w:p w14:paraId="074C3D2F" w14:textId="77777777" w:rsidR="004E3D76" w:rsidRPr="004E3D76" w:rsidRDefault="004E3D76" w:rsidP="004E3D76">
      <w:pPr>
        <w:pStyle w:val="EndNoteBibliography"/>
        <w:ind w:left="720" w:hanging="720"/>
      </w:pPr>
      <w:r w:rsidRPr="004E3D76">
        <w:t>23.</w:t>
      </w:r>
      <w:r w:rsidRPr="004E3D76">
        <w:tab/>
        <w:t xml:space="preserve">Tsutsumimoto K, Doi T, Makizako H, Hotta R, Nakakubo S, Makino K, Suzuki T, Shimada H: </w:t>
      </w:r>
      <w:r w:rsidRPr="004E3D76">
        <w:rPr>
          <w:b/>
        </w:rPr>
        <w:t>Aging-related anorexia and its association with disability and frailty</w:t>
      </w:r>
      <w:r w:rsidRPr="004E3D76">
        <w:t xml:space="preserve">. </w:t>
      </w:r>
      <w:r w:rsidRPr="004E3D76">
        <w:rPr>
          <w:i/>
        </w:rPr>
        <w:t xml:space="preserve">Journal of Cachexia, Sarcopenia and Muscle </w:t>
      </w:r>
      <w:r w:rsidRPr="004E3D76">
        <w:t xml:space="preserve">2018, </w:t>
      </w:r>
      <w:r w:rsidRPr="004E3D76">
        <w:rPr>
          <w:b/>
        </w:rPr>
        <w:t>9</w:t>
      </w:r>
      <w:r w:rsidRPr="004E3D76">
        <w:t>(5):834-843.</w:t>
      </w:r>
    </w:p>
    <w:p w14:paraId="21EF8753" w14:textId="66726A64" w:rsidR="00804576" w:rsidRPr="00804576" w:rsidRDefault="00677765" w:rsidP="00804576">
      <w:r w:rsidRPr="00E3752B">
        <w:fldChar w:fldCharType="end"/>
      </w:r>
    </w:p>
    <w:sectPr w:rsidR="00804576" w:rsidRPr="00804576" w:rsidSect="008168B1">
      <w:pgSz w:w="11906" w:h="16838" w:code="9"/>
      <w:pgMar w:top="1417" w:right="1417" w:bottom="1417" w:left="1417" w:header="720" w:footer="720" w:gutter="0"/>
      <w:cols w:space="720"/>
      <w:noEndnote/>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FF3C9" w16cid:durableId="222F305A"/>
  <w16cid:commentId w16cid:paraId="6B13A8E7" w16cid:durableId="2235BB96"/>
  <w16cid:commentId w16cid:paraId="4EF6E9F6" w16cid:durableId="2235BC27"/>
  <w16cid:commentId w16cid:paraId="1C397851" w16cid:durableId="222F30C4"/>
  <w16cid:commentId w16cid:paraId="02410E01" w16cid:durableId="2235BFE9"/>
  <w16cid:commentId w16cid:paraId="036EC966" w16cid:durableId="2235C1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C35E18"/>
    <w:multiLevelType w:val="multilevel"/>
    <w:tmpl w:val="32FC7A7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06F4547"/>
    <w:multiLevelType w:val="hybridMultilevel"/>
    <w:tmpl w:val="25E2B1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6E06EDA"/>
    <w:multiLevelType w:val="hybridMultilevel"/>
    <w:tmpl w:val="017C58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3C748A2"/>
    <w:multiLevelType w:val="multilevel"/>
    <w:tmpl w:val="76FE8C9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6F9B5F9B"/>
    <w:multiLevelType w:val="hybridMultilevel"/>
    <w:tmpl w:val="31B4461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8A773BB"/>
    <w:multiLevelType w:val="hybridMultilevel"/>
    <w:tmpl w:val="3DDECA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99930F2"/>
    <w:multiLevelType w:val="hybridMultilevel"/>
    <w:tmpl w:val="BCF8F8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3"/>
  </w:num>
  <w:num w:numId="3">
    <w:abstractNumId w:val="0"/>
  </w:num>
  <w:num w:numId="4">
    <w:abstractNumId w:val="1"/>
  </w:num>
  <w:num w:numId="5">
    <w:abstractNumId w:val="5"/>
  </w:num>
  <w:num w:numId="6">
    <w:abstractNumId w:val="2"/>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wa0rsb2apxtedsx6vsfd2xsawaxxzef9d&quot;&gt;NatalieCoxLib 2019&lt;record-ids&gt;&lt;item&gt;276&lt;/item&gt;&lt;item&gt;322&lt;/item&gt;&lt;item&gt;334&lt;/item&gt;&lt;item&gt;404&lt;/item&gt;&lt;item&gt;426&lt;/item&gt;&lt;item&gt;428&lt;/item&gt;&lt;item&gt;433&lt;/item&gt;&lt;item&gt;453&lt;/item&gt;&lt;item&gt;482&lt;/item&gt;&lt;item&gt;508&lt;/item&gt;&lt;item&gt;524&lt;/item&gt;&lt;item&gt;553&lt;/item&gt;&lt;item&gt;700&lt;/item&gt;&lt;item&gt;714&lt;/item&gt;&lt;item&gt;791&lt;/item&gt;&lt;item&gt;792&lt;/item&gt;&lt;item&gt;854&lt;/item&gt;&lt;item&gt;857&lt;/item&gt;&lt;item&gt;870&lt;/item&gt;&lt;item&gt;884&lt;/item&gt;&lt;item&gt;887&lt;/item&gt;&lt;item&gt;888&lt;/item&gt;&lt;item&gt;889&lt;/item&gt;&lt;/record-ids&gt;&lt;/item&gt;&lt;/Libraries&gt;"/>
  </w:docVars>
  <w:rsids>
    <w:rsidRoot w:val="00CD7370"/>
    <w:rsid w:val="000151BE"/>
    <w:rsid w:val="00081A41"/>
    <w:rsid w:val="0008274F"/>
    <w:rsid w:val="00096443"/>
    <w:rsid w:val="0009768D"/>
    <w:rsid w:val="000A06A4"/>
    <w:rsid w:val="000A3676"/>
    <w:rsid w:val="000A52F8"/>
    <w:rsid w:val="000B2D98"/>
    <w:rsid w:val="000B2F24"/>
    <w:rsid w:val="000C0711"/>
    <w:rsid w:val="000D5658"/>
    <w:rsid w:val="000E633C"/>
    <w:rsid w:val="000F2C8D"/>
    <w:rsid w:val="000F70FF"/>
    <w:rsid w:val="00101BB0"/>
    <w:rsid w:val="001023E5"/>
    <w:rsid w:val="0010442A"/>
    <w:rsid w:val="00106C50"/>
    <w:rsid w:val="00120E40"/>
    <w:rsid w:val="00142996"/>
    <w:rsid w:val="001431EF"/>
    <w:rsid w:val="00153DA5"/>
    <w:rsid w:val="00155A92"/>
    <w:rsid w:val="00156DB4"/>
    <w:rsid w:val="001A609F"/>
    <w:rsid w:val="001A7AB5"/>
    <w:rsid w:val="001B4AEC"/>
    <w:rsid w:val="001C3BC8"/>
    <w:rsid w:val="001C3F99"/>
    <w:rsid w:val="001D6A6B"/>
    <w:rsid w:val="001E3B4F"/>
    <w:rsid w:val="001F0AF2"/>
    <w:rsid w:val="00207D9C"/>
    <w:rsid w:val="0022025E"/>
    <w:rsid w:val="00220FA8"/>
    <w:rsid w:val="00233F52"/>
    <w:rsid w:val="00241FD3"/>
    <w:rsid w:val="00242921"/>
    <w:rsid w:val="00243847"/>
    <w:rsid w:val="00246537"/>
    <w:rsid w:val="00246FD2"/>
    <w:rsid w:val="002471EC"/>
    <w:rsid w:val="00251BCE"/>
    <w:rsid w:val="00257B30"/>
    <w:rsid w:val="002B301F"/>
    <w:rsid w:val="002C7E66"/>
    <w:rsid w:val="002D09D7"/>
    <w:rsid w:val="002E07B1"/>
    <w:rsid w:val="002E139E"/>
    <w:rsid w:val="002F3250"/>
    <w:rsid w:val="002F6639"/>
    <w:rsid w:val="00302116"/>
    <w:rsid w:val="00310D66"/>
    <w:rsid w:val="003235AE"/>
    <w:rsid w:val="00324911"/>
    <w:rsid w:val="00325D2E"/>
    <w:rsid w:val="00346620"/>
    <w:rsid w:val="00350FD2"/>
    <w:rsid w:val="00351EFF"/>
    <w:rsid w:val="00362BF2"/>
    <w:rsid w:val="00366E19"/>
    <w:rsid w:val="00375DD8"/>
    <w:rsid w:val="003762D2"/>
    <w:rsid w:val="0037680A"/>
    <w:rsid w:val="003A4A1C"/>
    <w:rsid w:val="003B575B"/>
    <w:rsid w:val="003B5BF1"/>
    <w:rsid w:val="003D1D85"/>
    <w:rsid w:val="003D7AC3"/>
    <w:rsid w:val="003D7B22"/>
    <w:rsid w:val="0042085C"/>
    <w:rsid w:val="00442FFF"/>
    <w:rsid w:val="00443EA7"/>
    <w:rsid w:val="0044776C"/>
    <w:rsid w:val="00450CD6"/>
    <w:rsid w:val="004510A3"/>
    <w:rsid w:val="004521A7"/>
    <w:rsid w:val="00452845"/>
    <w:rsid w:val="00460BF4"/>
    <w:rsid w:val="00482E8B"/>
    <w:rsid w:val="004A0EF5"/>
    <w:rsid w:val="004A4394"/>
    <w:rsid w:val="004A7E8B"/>
    <w:rsid w:val="004B0EB7"/>
    <w:rsid w:val="004B666F"/>
    <w:rsid w:val="004C2070"/>
    <w:rsid w:val="004E3D76"/>
    <w:rsid w:val="004F1F77"/>
    <w:rsid w:val="004F6175"/>
    <w:rsid w:val="0050758D"/>
    <w:rsid w:val="005109AE"/>
    <w:rsid w:val="00527DE5"/>
    <w:rsid w:val="00532719"/>
    <w:rsid w:val="0054418C"/>
    <w:rsid w:val="00564C66"/>
    <w:rsid w:val="005752ED"/>
    <w:rsid w:val="005755D1"/>
    <w:rsid w:val="00575C70"/>
    <w:rsid w:val="00583BC9"/>
    <w:rsid w:val="00587DDF"/>
    <w:rsid w:val="00591437"/>
    <w:rsid w:val="00591887"/>
    <w:rsid w:val="00595CA7"/>
    <w:rsid w:val="005A3381"/>
    <w:rsid w:val="005B3BCB"/>
    <w:rsid w:val="005C1A10"/>
    <w:rsid w:val="005D3D10"/>
    <w:rsid w:val="005F395E"/>
    <w:rsid w:val="006221EB"/>
    <w:rsid w:val="00623D8A"/>
    <w:rsid w:val="00641564"/>
    <w:rsid w:val="00652CCC"/>
    <w:rsid w:val="00665926"/>
    <w:rsid w:val="00673127"/>
    <w:rsid w:val="00675765"/>
    <w:rsid w:val="00677765"/>
    <w:rsid w:val="00677FC3"/>
    <w:rsid w:val="00683362"/>
    <w:rsid w:val="00691983"/>
    <w:rsid w:val="0069757B"/>
    <w:rsid w:val="006A268E"/>
    <w:rsid w:val="006B227A"/>
    <w:rsid w:val="006E7C0C"/>
    <w:rsid w:val="006F4C21"/>
    <w:rsid w:val="006F6C84"/>
    <w:rsid w:val="00704FCA"/>
    <w:rsid w:val="00706E83"/>
    <w:rsid w:val="007131E3"/>
    <w:rsid w:val="00734F50"/>
    <w:rsid w:val="00767162"/>
    <w:rsid w:val="00787FE6"/>
    <w:rsid w:val="0079559B"/>
    <w:rsid w:val="00796888"/>
    <w:rsid w:val="0079761E"/>
    <w:rsid w:val="007A5741"/>
    <w:rsid w:val="007D2605"/>
    <w:rsid w:val="007F23CB"/>
    <w:rsid w:val="00803E46"/>
    <w:rsid w:val="00804576"/>
    <w:rsid w:val="00810459"/>
    <w:rsid w:val="008168B1"/>
    <w:rsid w:val="00826A7C"/>
    <w:rsid w:val="00836B25"/>
    <w:rsid w:val="00861D14"/>
    <w:rsid w:val="008772CA"/>
    <w:rsid w:val="00883EC5"/>
    <w:rsid w:val="008B67FF"/>
    <w:rsid w:val="008C12F1"/>
    <w:rsid w:val="008D05DF"/>
    <w:rsid w:val="008D5B2F"/>
    <w:rsid w:val="008E060F"/>
    <w:rsid w:val="008E2085"/>
    <w:rsid w:val="008F7C26"/>
    <w:rsid w:val="009170F8"/>
    <w:rsid w:val="00964C2D"/>
    <w:rsid w:val="00980F20"/>
    <w:rsid w:val="00986F30"/>
    <w:rsid w:val="00990703"/>
    <w:rsid w:val="00991EEF"/>
    <w:rsid w:val="009C36F7"/>
    <w:rsid w:val="009D6E52"/>
    <w:rsid w:val="009E46DF"/>
    <w:rsid w:val="009E7639"/>
    <w:rsid w:val="00A00615"/>
    <w:rsid w:val="00A10D35"/>
    <w:rsid w:val="00A172C7"/>
    <w:rsid w:val="00A40540"/>
    <w:rsid w:val="00A42FC5"/>
    <w:rsid w:val="00A5077A"/>
    <w:rsid w:val="00A60D52"/>
    <w:rsid w:val="00A619BB"/>
    <w:rsid w:val="00AA1ED0"/>
    <w:rsid w:val="00AA5613"/>
    <w:rsid w:val="00AC12A4"/>
    <w:rsid w:val="00AC1816"/>
    <w:rsid w:val="00AD6055"/>
    <w:rsid w:val="00B02800"/>
    <w:rsid w:val="00B110F4"/>
    <w:rsid w:val="00B22EA7"/>
    <w:rsid w:val="00B2588A"/>
    <w:rsid w:val="00B317BB"/>
    <w:rsid w:val="00B4766F"/>
    <w:rsid w:val="00B51E52"/>
    <w:rsid w:val="00BA1DE1"/>
    <w:rsid w:val="00BB0058"/>
    <w:rsid w:val="00BB017E"/>
    <w:rsid w:val="00BB406B"/>
    <w:rsid w:val="00BC0657"/>
    <w:rsid w:val="00BC48AD"/>
    <w:rsid w:val="00BE19BC"/>
    <w:rsid w:val="00BE521C"/>
    <w:rsid w:val="00BF7C52"/>
    <w:rsid w:val="00C039C4"/>
    <w:rsid w:val="00C06A5B"/>
    <w:rsid w:val="00C15BA3"/>
    <w:rsid w:val="00C378BC"/>
    <w:rsid w:val="00C53B85"/>
    <w:rsid w:val="00C56F7F"/>
    <w:rsid w:val="00C60DFE"/>
    <w:rsid w:val="00C61B91"/>
    <w:rsid w:val="00C67A3A"/>
    <w:rsid w:val="00C713C9"/>
    <w:rsid w:val="00CA1BEC"/>
    <w:rsid w:val="00CB24F6"/>
    <w:rsid w:val="00CB29E2"/>
    <w:rsid w:val="00CB769B"/>
    <w:rsid w:val="00CC2AA3"/>
    <w:rsid w:val="00CC4B4C"/>
    <w:rsid w:val="00CD2B87"/>
    <w:rsid w:val="00CD4297"/>
    <w:rsid w:val="00CD7370"/>
    <w:rsid w:val="00CE4FE1"/>
    <w:rsid w:val="00CE6351"/>
    <w:rsid w:val="00D02FC3"/>
    <w:rsid w:val="00D06F80"/>
    <w:rsid w:val="00D070E0"/>
    <w:rsid w:val="00D12744"/>
    <w:rsid w:val="00D25A12"/>
    <w:rsid w:val="00D325D0"/>
    <w:rsid w:val="00D44E40"/>
    <w:rsid w:val="00D635AD"/>
    <w:rsid w:val="00D72F52"/>
    <w:rsid w:val="00D91B89"/>
    <w:rsid w:val="00D97361"/>
    <w:rsid w:val="00DA325E"/>
    <w:rsid w:val="00DA6192"/>
    <w:rsid w:val="00DA7EA7"/>
    <w:rsid w:val="00DB0C0F"/>
    <w:rsid w:val="00DB2EB4"/>
    <w:rsid w:val="00DC1D7B"/>
    <w:rsid w:val="00DC5F17"/>
    <w:rsid w:val="00DE0A24"/>
    <w:rsid w:val="00DE415E"/>
    <w:rsid w:val="00DE4C14"/>
    <w:rsid w:val="00DF6877"/>
    <w:rsid w:val="00E01542"/>
    <w:rsid w:val="00E3184B"/>
    <w:rsid w:val="00E3752B"/>
    <w:rsid w:val="00E433C6"/>
    <w:rsid w:val="00E549E8"/>
    <w:rsid w:val="00E6088C"/>
    <w:rsid w:val="00E63672"/>
    <w:rsid w:val="00E6582F"/>
    <w:rsid w:val="00E90956"/>
    <w:rsid w:val="00EC34F2"/>
    <w:rsid w:val="00EE098C"/>
    <w:rsid w:val="00EE2974"/>
    <w:rsid w:val="00EE5A55"/>
    <w:rsid w:val="00EE5C6C"/>
    <w:rsid w:val="00EF4B47"/>
    <w:rsid w:val="00F05262"/>
    <w:rsid w:val="00F06167"/>
    <w:rsid w:val="00F0663C"/>
    <w:rsid w:val="00F155A7"/>
    <w:rsid w:val="00F16C43"/>
    <w:rsid w:val="00F234A2"/>
    <w:rsid w:val="00F23E96"/>
    <w:rsid w:val="00F244EF"/>
    <w:rsid w:val="00F4523D"/>
    <w:rsid w:val="00F57409"/>
    <w:rsid w:val="00F5768D"/>
    <w:rsid w:val="00F9516C"/>
    <w:rsid w:val="00F9785A"/>
    <w:rsid w:val="00FB4CA6"/>
    <w:rsid w:val="00FC5BC5"/>
    <w:rsid w:val="00FD1D45"/>
    <w:rsid w:val="00FE167E"/>
    <w:rsid w:val="3A13CD04"/>
    <w:rsid w:val="587DD7A6"/>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3DA1B"/>
  <w15:chartTrackingRefBased/>
  <w15:docId w15:val="{A09EFD85-8815-45CD-B335-21BE948B6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90703"/>
    <w:pPr>
      <w:keepNext/>
      <w:keepLines/>
      <w:numPr>
        <w:numId w:val="2"/>
      </w:numPr>
      <w:spacing w:before="360" w:after="12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D44E40"/>
    <w:pPr>
      <w:keepNext/>
      <w:keepLines/>
      <w:numPr>
        <w:ilvl w:val="1"/>
        <w:numId w:val="3"/>
      </w:numPr>
      <w:spacing w:before="160" w:after="120"/>
      <w:ind w:left="576" w:hanging="576"/>
      <w:outlineLvl w:val="1"/>
    </w:pPr>
    <w:rPr>
      <w:rFonts w:asciiTheme="majorHAnsi" w:eastAsiaTheme="majorEastAsia" w:hAnsiTheme="majorHAnsi" w:cstheme="majorBidi"/>
      <w:sz w:val="28"/>
      <w:szCs w:val="26"/>
    </w:rPr>
  </w:style>
  <w:style w:type="paragraph" w:styleId="Heading3">
    <w:name w:val="heading 3"/>
    <w:basedOn w:val="Normal"/>
    <w:next w:val="Normal"/>
    <w:link w:val="Heading3Char"/>
    <w:uiPriority w:val="9"/>
    <w:unhideWhenUsed/>
    <w:qFormat/>
    <w:rsid w:val="000A3676"/>
    <w:pPr>
      <w:keepNext/>
      <w:keepLines/>
      <w:numPr>
        <w:ilvl w:val="2"/>
        <w:numId w:val="2"/>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D44E40"/>
    <w:pPr>
      <w:keepNext/>
      <w:keepLines/>
      <w:numPr>
        <w:ilvl w:val="3"/>
        <w:numId w:val="2"/>
      </w:numPr>
      <w:spacing w:before="40" w:after="0"/>
      <w:outlineLvl w:val="3"/>
    </w:pPr>
    <w:rPr>
      <w:rFonts w:asciiTheme="majorHAnsi" w:eastAsiaTheme="majorEastAsia" w:hAnsiTheme="majorHAnsi"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070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0A3676"/>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D44E40"/>
    <w:rPr>
      <w:rFonts w:asciiTheme="majorHAnsi" w:eastAsiaTheme="majorEastAsia" w:hAnsiTheme="majorHAnsi" w:cstheme="majorBidi"/>
      <w:iCs/>
      <w:sz w:val="24"/>
    </w:rPr>
  </w:style>
  <w:style w:type="character" w:customStyle="1" w:styleId="Heading2Char">
    <w:name w:val="Heading 2 Char"/>
    <w:basedOn w:val="DefaultParagraphFont"/>
    <w:link w:val="Heading2"/>
    <w:uiPriority w:val="9"/>
    <w:rsid w:val="00D44E40"/>
    <w:rPr>
      <w:rFonts w:asciiTheme="majorHAnsi" w:eastAsiaTheme="majorEastAsia" w:hAnsiTheme="majorHAnsi" w:cstheme="majorBidi"/>
      <w:sz w:val="28"/>
      <w:szCs w:val="26"/>
    </w:rPr>
  </w:style>
  <w:style w:type="paragraph" w:customStyle="1" w:styleId="Interviewer">
    <w:name w:val="Interviewer"/>
    <w:basedOn w:val="Heading1"/>
    <w:qFormat/>
    <w:rsid w:val="002E139E"/>
    <w:pPr>
      <w:numPr>
        <w:numId w:val="0"/>
      </w:numPr>
      <w:ind w:left="432" w:hanging="432"/>
    </w:pPr>
    <w:rPr>
      <w:rFonts w:asciiTheme="minorHAnsi" w:hAnsiTheme="minorHAnsi"/>
      <w:b/>
      <w:sz w:val="22"/>
    </w:rPr>
  </w:style>
  <w:style w:type="table" w:styleId="TableGrid">
    <w:name w:val="Table Grid"/>
    <w:basedOn w:val="TableNormal"/>
    <w:uiPriority w:val="39"/>
    <w:rsid w:val="00442F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06C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3D7B22"/>
    <w:pPr>
      <w:ind w:left="720"/>
      <w:contextualSpacing/>
    </w:pPr>
  </w:style>
  <w:style w:type="character" w:styleId="CommentReference">
    <w:name w:val="annotation reference"/>
    <w:basedOn w:val="DefaultParagraphFont"/>
    <w:uiPriority w:val="99"/>
    <w:semiHidden/>
    <w:unhideWhenUsed/>
    <w:rsid w:val="00452845"/>
    <w:rPr>
      <w:sz w:val="16"/>
      <w:szCs w:val="16"/>
    </w:rPr>
  </w:style>
  <w:style w:type="paragraph" w:styleId="CommentText">
    <w:name w:val="annotation text"/>
    <w:basedOn w:val="Normal"/>
    <w:link w:val="CommentTextChar"/>
    <w:uiPriority w:val="99"/>
    <w:semiHidden/>
    <w:unhideWhenUsed/>
    <w:rsid w:val="00452845"/>
    <w:pPr>
      <w:spacing w:line="240" w:lineRule="auto"/>
    </w:pPr>
    <w:rPr>
      <w:sz w:val="20"/>
      <w:szCs w:val="20"/>
    </w:rPr>
  </w:style>
  <w:style w:type="character" w:customStyle="1" w:styleId="CommentTextChar">
    <w:name w:val="Comment Text Char"/>
    <w:basedOn w:val="DefaultParagraphFont"/>
    <w:link w:val="CommentText"/>
    <w:uiPriority w:val="99"/>
    <w:semiHidden/>
    <w:rsid w:val="00452845"/>
    <w:rPr>
      <w:sz w:val="20"/>
      <w:szCs w:val="20"/>
    </w:rPr>
  </w:style>
  <w:style w:type="paragraph" w:styleId="CommentSubject">
    <w:name w:val="annotation subject"/>
    <w:basedOn w:val="CommentText"/>
    <w:next w:val="CommentText"/>
    <w:link w:val="CommentSubjectChar"/>
    <w:uiPriority w:val="99"/>
    <w:semiHidden/>
    <w:unhideWhenUsed/>
    <w:rsid w:val="00452845"/>
    <w:rPr>
      <w:b/>
      <w:bCs/>
    </w:rPr>
  </w:style>
  <w:style w:type="character" w:customStyle="1" w:styleId="CommentSubjectChar">
    <w:name w:val="Comment Subject Char"/>
    <w:basedOn w:val="CommentTextChar"/>
    <w:link w:val="CommentSubject"/>
    <w:uiPriority w:val="99"/>
    <w:semiHidden/>
    <w:rsid w:val="00452845"/>
    <w:rPr>
      <w:b/>
      <w:bCs/>
      <w:sz w:val="20"/>
      <w:szCs w:val="20"/>
    </w:rPr>
  </w:style>
  <w:style w:type="paragraph" w:styleId="BalloonText">
    <w:name w:val="Balloon Text"/>
    <w:basedOn w:val="Normal"/>
    <w:link w:val="BalloonTextChar"/>
    <w:uiPriority w:val="99"/>
    <w:semiHidden/>
    <w:unhideWhenUsed/>
    <w:rsid w:val="004528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845"/>
    <w:rPr>
      <w:rFonts w:ascii="Segoe UI" w:hAnsi="Segoe UI" w:cs="Segoe UI"/>
      <w:sz w:val="18"/>
      <w:szCs w:val="18"/>
    </w:rPr>
  </w:style>
  <w:style w:type="paragraph" w:customStyle="1" w:styleId="EndNoteBibliographyTitle">
    <w:name w:val="EndNote Bibliography Title"/>
    <w:basedOn w:val="Normal"/>
    <w:link w:val="EndNoteBibliographyTitleChar"/>
    <w:rsid w:val="006777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7765"/>
    <w:rPr>
      <w:rFonts w:ascii="Calibri" w:hAnsi="Calibri" w:cs="Calibri"/>
      <w:noProof/>
      <w:lang w:val="en-US"/>
    </w:rPr>
  </w:style>
  <w:style w:type="paragraph" w:customStyle="1" w:styleId="EndNoteBibliography">
    <w:name w:val="EndNote Bibliography"/>
    <w:basedOn w:val="Normal"/>
    <w:link w:val="EndNoteBibliographyChar"/>
    <w:rsid w:val="006777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7765"/>
    <w:rPr>
      <w:rFonts w:ascii="Calibri" w:hAnsi="Calibri" w:cs="Calibri"/>
      <w:noProof/>
      <w:lang w:val="en-US"/>
    </w:rPr>
  </w:style>
  <w:style w:type="paragraph" w:styleId="Revision">
    <w:name w:val="Revision"/>
    <w:hidden/>
    <w:uiPriority w:val="99"/>
    <w:semiHidden/>
    <w:rsid w:val="004B666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19489">
      <w:bodyDiv w:val="1"/>
      <w:marLeft w:val="0"/>
      <w:marRight w:val="0"/>
      <w:marTop w:val="0"/>
      <w:marBottom w:val="0"/>
      <w:divBdr>
        <w:top w:val="none" w:sz="0" w:space="0" w:color="auto"/>
        <w:left w:val="none" w:sz="0" w:space="0" w:color="auto"/>
        <w:bottom w:val="none" w:sz="0" w:space="0" w:color="auto"/>
        <w:right w:val="none" w:sz="0" w:space="0" w:color="auto"/>
      </w:divBdr>
    </w:div>
    <w:div w:id="870798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CF4AA76CB102640A98A72727E743A05" ma:contentTypeVersion="12" ma:contentTypeDescription="Create a new document." ma:contentTypeScope="" ma:versionID="006a2fd9f908581a101d3aa33891f3f2">
  <xsd:schema xmlns:xsd="http://www.w3.org/2001/XMLSchema" xmlns:xs="http://www.w3.org/2001/XMLSchema" xmlns:p="http://schemas.microsoft.com/office/2006/metadata/properties" xmlns:ns3="d96a6891-1ac2-4795-8eba-ae4f81578cd3" xmlns:ns4="71b32099-0ae1-4b5a-83f9-00d1cdfde311" targetNamespace="http://schemas.microsoft.com/office/2006/metadata/properties" ma:root="true" ma:fieldsID="60c67809812a880d587a52e478e20f2b" ns3:_="" ns4:_="">
    <xsd:import namespace="d96a6891-1ac2-4795-8eba-ae4f81578cd3"/>
    <xsd:import namespace="71b32099-0ae1-4b5a-83f9-00d1cdfde31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6a6891-1ac2-4795-8eba-ae4f81578c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b32099-0ae1-4b5a-83f9-00d1cdfde31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C37F8B4-4C52-4D69-9ABB-0E8FDF04EF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6a6891-1ac2-4795-8eba-ae4f81578cd3"/>
    <ds:schemaRef ds:uri="71b32099-0ae1-4b5a-83f9-00d1cdfde3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28D01F-FFE7-4D5A-B04C-6587336B7FF4}">
  <ds:schemaRefs>
    <ds:schemaRef ds:uri="http://schemas.microsoft.com/sharepoint/v3/contenttype/forms"/>
  </ds:schemaRefs>
</ds:datastoreItem>
</file>

<file path=customXml/itemProps3.xml><?xml version="1.0" encoding="utf-8"?>
<ds:datastoreItem xmlns:ds="http://schemas.openxmlformats.org/officeDocument/2006/customXml" ds:itemID="{F5A82FB2-BA33-4B31-BCB3-331A1896386D}">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71b32099-0ae1-4b5a-83f9-00d1cdfde311"/>
    <ds:schemaRef ds:uri="d96a6891-1ac2-4795-8eba-ae4f81578cd3"/>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0</Pages>
  <Words>4509</Words>
  <Characters>2570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N.</dc:creator>
  <cp:keywords/>
  <dc:description/>
  <cp:lastModifiedBy>Cox N.</cp:lastModifiedBy>
  <cp:revision>4</cp:revision>
  <dcterms:created xsi:type="dcterms:W3CDTF">2020-05-05T16:07:00Z</dcterms:created>
  <dcterms:modified xsi:type="dcterms:W3CDTF">2020-05-1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F4AA76CB102640A98A72727E743A05</vt:lpwstr>
  </property>
</Properties>
</file>